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0F273314"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C28BC">
        <w:t xml:space="preserve"> </w:t>
      </w:r>
      <w:r w:rsidR="007C28BC">
        <w:fldChar w:fldCharType="begin"/>
      </w:r>
      <w:r w:rsidR="007C28BC">
        <w:instrText xml:space="preserve"> ADDIN ZOTERO_ITEM CSL_CITATION {"citationID":"L1GMmw2w","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C28BC">
        <w:fldChar w:fldCharType="separate"/>
      </w:r>
      <w:r w:rsidR="007C28BC" w:rsidRPr="007C28BC">
        <w:rPr>
          <w:rFonts w:ascii="Calibri"/>
          <w:szCs w:val="24"/>
          <w:u w:val="dash"/>
        </w:rPr>
        <w:t xml:space="preserve">(Heinz </w:t>
      </w:r>
      <w:r w:rsidR="007C28BC" w:rsidRPr="007C28BC">
        <w:rPr>
          <w:rFonts w:ascii="Calibri"/>
          <w:i/>
          <w:iCs/>
          <w:szCs w:val="24"/>
          <w:u w:val="dash"/>
        </w:rPr>
        <w:t>et al.</w:t>
      </w:r>
      <w:r w:rsidR="007C28BC" w:rsidRPr="007C28BC">
        <w:rPr>
          <w:rFonts w:ascii="Calibri"/>
          <w:szCs w:val="24"/>
          <w:u w:val="dash"/>
        </w:rPr>
        <w:t>, 2012)</w:t>
      </w:r>
      <w:r w:rsidR="007C28BC">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6ECBD9DD" w:rsidR="005B6812" w:rsidRPr="00922016" w:rsidRDefault="00466B91" w:rsidP="00515665">
      <w:r w:rsidRPr="00922016">
        <w:t xml:space="preserve">In order to find the answer for those questions, the proteins sets of the </w:t>
      </w:r>
      <w:r w:rsidR="0057765D" w:rsidRPr="00922016">
        <w:t>microsporidia</w:t>
      </w:r>
      <w:r w:rsidRPr="00922016">
        <w:t xml:space="preserve">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57765D" w:rsidRPr="00922016">
        <w:t>microsporidia</w:t>
      </w:r>
      <w:r w:rsidRPr="00922016">
        <w:t xml:space="preserve"> LCA proteins and identify their roles to understand how they can work together with their hosts' metabolic pathways.</w:t>
      </w:r>
    </w:p>
    <w:p w14:paraId="4A36A0E5" w14:textId="78BF90E2" w:rsidR="005B6812" w:rsidRPr="00922016" w:rsidRDefault="005B6812" w:rsidP="00515665">
      <w:r w:rsidRPr="00922016">
        <w:t>Symbiosis life-style</w:t>
      </w:r>
    </w:p>
    <w:p w14:paraId="3B3B9B3F" w14:textId="77777777" w:rsidR="005B6812" w:rsidRPr="00922016" w:rsidRDefault="005B6812" w:rsidP="00515665"/>
    <w:p w14:paraId="4921D022" w14:textId="77777777" w:rsidR="005B6812" w:rsidRPr="00922016" w:rsidRDefault="005B6812" w:rsidP="00515665"/>
    <w:p w14:paraId="71BEE908" w14:textId="77777777" w:rsidR="005B6812" w:rsidRPr="00922016" w:rsidRDefault="005B6812" w:rsidP="00515665">
      <w:pPr>
        <w:sectPr w:rsidR="005B6812" w:rsidRPr="00922016"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34B13586" w:rsidR="00AD08DF" w:rsidRPr="00922016" w:rsidRDefault="00AD08DF" w:rsidP="00515665">
      <w:r w:rsidRPr="00922016">
        <w:lastRenderedPageBreak/>
        <w:t xml:space="preserve">The estimation of the </w:t>
      </w:r>
      <w:r w:rsidR="0057765D" w:rsidRPr="00922016">
        <w:t>microsporidia</w:t>
      </w:r>
      <w:r w:rsidRPr="00922016">
        <w:t xml:space="preserve"> last common ancestor protein set</w:t>
      </w:r>
    </w:p>
    <w:p w14:paraId="44CB9825" w14:textId="384227FA" w:rsidR="00AD08DF" w:rsidRPr="00922016" w:rsidRDefault="00AD08DF" w:rsidP="00515665">
      <w:r w:rsidRPr="00922016">
        <w:t>Introduction</w:t>
      </w:r>
    </w:p>
    <w:p w14:paraId="04C4EB5F" w14:textId="77777777" w:rsidR="0059314D" w:rsidRPr="00922016" w:rsidRDefault="0059314D" w:rsidP="00515665"/>
    <w:p w14:paraId="64D41BFA" w14:textId="0FBE176F" w:rsidR="00AD08DF" w:rsidRPr="00922016" w:rsidRDefault="00AD08DF" w:rsidP="00515665">
      <w:r w:rsidRPr="00922016">
        <w:t>Methods</w:t>
      </w:r>
    </w:p>
    <w:p w14:paraId="678001E2" w14:textId="4D4C3010"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6E4A46" w:rsidRPr="00922016">
        <w:t xml:space="preserve">Table </w:t>
      </w:r>
      <w:r w:rsidR="006E4A46">
        <w:rPr>
          <w:noProof/>
        </w:rPr>
        <w:t>A</w:t>
      </w:r>
      <w:r w:rsidR="006E4A46">
        <w:noBreakHyphen/>
      </w:r>
      <w:r w:rsidR="006E4A46">
        <w:rPr>
          <w:noProof/>
        </w:rPr>
        <w:t>1</w:t>
      </w:r>
      <w:r w:rsidR="00610E5A" w:rsidRPr="00922016">
        <w:fldChar w:fldCharType="end"/>
      </w:r>
      <w:r w:rsidRPr="00922016">
        <w:t xml:space="preserve">), </w:t>
      </w:r>
      <w:r w:rsidR="00727721" w:rsidRPr="00922016">
        <w:t>we used O</w:t>
      </w:r>
      <w:r w:rsidR="00610E5A" w:rsidRPr="00922016">
        <w:t>rthoMCL</w:t>
      </w:r>
      <w:r w:rsidR="007C28BC">
        <w:t xml:space="preserve"> </w:t>
      </w:r>
      <w:r w:rsidR="007C28BC">
        <w:fldChar w:fldCharType="begin"/>
      </w:r>
      <w:r w:rsidR="007C28BC">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fldChar w:fldCharType="separate"/>
      </w:r>
      <w:r w:rsidR="007C28BC" w:rsidRPr="007C28BC">
        <w:rPr>
          <w:rFonts w:ascii="Calibri"/>
          <w:szCs w:val="24"/>
          <w:u w:val="dash"/>
        </w:rPr>
        <w:t xml:space="preserve">(Li </w:t>
      </w:r>
      <w:r w:rsidR="007C28BC" w:rsidRPr="007C28BC">
        <w:rPr>
          <w:rFonts w:ascii="Calibri"/>
          <w:i/>
          <w:iCs/>
          <w:szCs w:val="24"/>
          <w:u w:val="dash"/>
        </w:rPr>
        <w:t>et al.</w:t>
      </w:r>
      <w:r w:rsidR="007C28BC" w:rsidRPr="007C28BC">
        <w:rPr>
          <w:rFonts w:ascii="Calibri"/>
          <w:szCs w:val="24"/>
          <w:u w:val="dash"/>
        </w:rPr>
        <w:t>, 2003)</w:t>
      </w:r>
      <w:r w:rsidR="007C28BC">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OrthoMCL performed all-against-all BLASTP comparisons for all input data set and clustered homologous groups using Markov Cluster algorithm MCL</w:t>
      </w:r>
      <w:r w:rsidR="007C28BC">
        <w:t xml:space="preserve"> </w:t>
      </w:r>
      <w:r w:rsidR="007C28BC">
        <w:fldChar w:fldCharType="begin"/>
      </w:r>
      <w:r w:rsidR="007C28BC">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fldChar w:fldCharType="separate"/>
      </w:r>
      <w:r w:rsidR="007C28BC" w:rsidRPr="007C28BC">
        <w:rPr>
          <w:rFonts w:ascii="Calibri"/>
          <w:szCs w:val="24"/>
          <w:u w:val="dash"/>
        </w:rPr>
        <w:t>(van Dongen, 2000)</w:t>
      </w:r>
      <w:r w:rsidR="007C28BC">
        <w:fldChar w:fldCharType="end"/>
      </w:r>
      <w:r w:rsidR="00B71B3B" w:rsidRPr="00922016">
        <w:t xml:space="preserve">. </w:t>
      </w:r>
    </w:p>
    <w:p w14:paraId="100C49A7" w14:textId="53982FF4" w:rsidR="00B71B3B" w:rsidRPr="00922016" w:rsidRDefault="00727721" w:rsidP="00515665">
      <w:r w:rsidRPr="00922016">
        <w:t xml:space="preserve">The initial homologous groups </w:t>
      </w:r>
      <w:r w:rsidR="00276C93" w:rsidRPr="00922016">
        <w:t>were then</w:t>
      </w:r>
      <w:r w:rsidRPr="00922016">
        <w:t xml:space="preserve"> extended by using HaMStR</w:t>
      </w:r>
      <w:r w:rsidR="007C28BC">
        <w:t xml:space="preserve"> </w:t>
      </w:r>
      <w:r w:rsidR="007C28BC">
        <w:fldChar w:fldCharType="begin"/>
      </w:r>
      <w:r w:rsidR="007C28BC">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fldChar w:fldCharType="separate"/>
      </w:r>
      <w:r w:rsidR="007C28BC" w:rsidRPr="007C28BC">
        <w:rPr>
          <w:rFonts w:ascii="Calibri"/>
          <w:szCs w:val="24"/>
          <w:u w:val="dash"/>
        </w:rPr>
        <w:t xml:space="preserve">(Ebersberger </w:t>
      </w:r>
      <w:r w:rsidR="007C28BC" w:rsidRPr="007C28BC">
        <w:rPr>
          <w:rFonts w:ascii="Calibri"/>
          <w:i/>
          <w:iCs/>
          <w:szCs w:val="24"/>
          <w:u w:val="dash"/>
        </w:rPr>
        <w:t>et al.</w:t>
      </w:r>
      <w:r w:rsidR="007C28BC" w:rsidRPr="007C28BC">
        <w:rPr>
          <w:rFonts w:ascii="Calibri"/>
          <w:szCs w:val="24"/>
          <w:u w:val="dash"/>
        </w:rPr>
        <w:t>, 2009)</w:t>
      </w:r>
      <w:r w:rsidR="007C28BC">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6E4A46" w:rsidRPr="00922016">
        <w:t xml:space="preserve">Table </w:t>
      </w:r>
      <w:r w:rsidR="006E4A46">
        <w:rPr>
          <w:noProof/>
        </w:rPr>
        <w:t>A</w:t>
      </w:r>
      <w:r w:rsidR="006E4A46">
        <w:noBreakHyphen/>
      </w:r>
      <w:r w:rsidR="006E4A46">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2F93D28C"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 xml:space="preserve">created a super-alignment by concatenating the alignments of all core genes. To exclude the alignment columns that are uninformative, we removed columns that have at least 50% gaps. We used </w:t>
      </w:r>
      <w:r w:rsidR="00CB5F9E" w:rsidRPr="00922016">
        <w:t>ProtTest</w:t>
      </w:r>
      <w:r w:rsidR="007C28BC">
        <w:t xml:space="preserve"> </w:t>
      </w:r>
      <w:r w:rsidR="007C28BC">
        <w:fldChar w:fldCharType="begin"/>
      </w:r>
      <w:r w:rsidR="007C28BC">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fldChar w:fldCharType="separate"/>
      </w:r>
      <w:r w:rsidR="007C28BC" w:rsidRPr="007C28BC">
        <w:rPr>
          <w:rFonts w:ascii="Calibri"/>
          <w:szCs w:val="24"/>
          <w:u w:val="dash"/>
        </w:rPr>
        <w:t xml:space="preserve">(Abascal </w:t>
      </w:r>
      <w:r w:rsidR="007C28BC" w:rsidRPr="007C28BC">
        <w:rPr>
          <w:rFonts w:ascii="Calibri"/>
          <w:i/>
          <w:iCs/>
          <w:szCs w:val="24"/>
          <w:u w:val="dash"/>
        </w:rPr>
        <w:t>et al.</w:t>
      </w:r>
      <w:r w:rsidR="007C28BC" w:rsidRPr="007C28BC">
        <w:rPr>
          <w:rFonts w:ascii="Calibri"/>
          <w:szCs w:val="24"/>
          <w:u w:val="dash"/>
        </w:rPr>
        <w:t>, 2005)</w:t>
      </w:r>
      <w:r w:rsidR="007C28BC">
        <w:fldChar w:fldCharType="end"/>
      </w:r>
      <w:r w:rsidR="007C28BC">
        <w:rPr>
          <w:rStyle w:val="FootnoteReference"/>
        </w:rPr>
        <w:t xml:space="preserve"> </w:t>
      </w:r>
      <w:r w:rsidR="00CB5F9E" w:rsidRPr="00922016">
        <w:t>to find the best fitting model for the tree reconstruction procedure. With the best model parameters obtained from ProtTest, we used RAxML</w:t>
      </w:r>
      <w:r w:rsidR="007C28BC">
        <w:t xml:space="preserve"> </w:t>
      </w:r>
      <w:r w:rsidR="007C28BC">
        <w:fldChar w:fldCharType="begin"/>
      </w:r>
      <w:r w:rsidR="007C28BC">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7C28BC">
        <w:fldChar w:fldCharType="separate"/>
      </w:r>
      <w:r w:rsidR="007C28BC" w:rsidRPr="007C28BC">
        <w:rPr>
          <w:rFonts w:ascii="Calibri"/>
          <w:szCs w:val="24"/>
          <w:u w:val="dash"/>
        </w:rPr>
        <w:t>(Stamatakis, 2014)</w:t>
      </w:r>
      <w:r w:rsidR="007C28BC">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160B6FF1" w:rsidR="00505152" w:rsidRPr="00922016" w:rsidRDefault="00727721" w:rsidP="00515665">
      <w:r w:rsidRPr="00922016">
        <w:lastRenderedPageBreak/>
        <w:t>Using the</w:t>
      </w:r>
      <w:r w:rsidR="00181B00" w:rsidRPr="00922016">
        <w:t xml:space="preserve"> p</w:t>
      </w:r>
      <w:r w:rsidR="00500D94" w:rsidRPr="00922016">
        <w:t>rinciple of minimum evolution</w:t>
      </w:r>
      <w:r w:rsidR="007C28BC">
        <w:t xml:space="preserve"> </w:t>
      </w:r>
      <w:r w:rsidR="007C28BC">
        <w:fldChar w:fldCharType="begin"/>
      </w:r>
      <w:r w:rsidR="007C28BC">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fldChar w:fldCharType="separate"/>
      </w:r>
      <w:r w:rsidR="007C28BC" w:rsidRPr="007C28BC">
        <w:rPr>
          <w:rFonts w:ascii="Calibri"/>
          <w:szCs w:val="24"/>
          <w:u w:val="dash"/>
        </w:rPr>
        <w:t>(Edwards, 1996)</w:t>
      </w:r>
      <w:r w:rsidR="007C28BC">
        <w:fldChar w:fldCharType="end"/>
      </w:r>
      <w:r w:rsidRPr="00922016">
        <w:t xml:space="preserve">, we filtered the orthologous group to obtain the final protein set representing the </w:t>
      </w:r>
      <w:r w:rsidR="0057765D" w:rsidRPr="00922016">
        <w:t>microsporidia</w:t>
      </w:r>
      <w:r w:rsidRPr="00922016">
        <w:t xml:space="preserve"> last common ancestor.</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23D6F365"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w:t>
      </w:r>
      <w:r w:rsidR="007C28BC">
        <w:t xml:space="preserve"> </w:t>
      </w:r>
      <w:r w:rsidR="007C28BC">
        <w:fldChar w:fldCharType="begin"/>
      </w:r>
      <w:r w:rsidR="007C28BC">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fldChar w:fldCharType="separate"/>
      </w:r>
      <w:r w:rsidR="007C28BC" w:rsidRPr="007C28BC">
        <w:rPr>
          <w:rFonts w:ascii="Calibri"/>
          <w:szCs w:val="24"/>
          <w:u w:val="dash"/>
        </w:rPr>
        <w:t>(Le and Gascuel, 2008)</w:t>
      </w:r>
      <w:r w:rsidR="007C28BC">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6E4A46" w:rsidRPr="00922016">
        <w:t xml:space="preserve">Figure </w:t>
      </w:r>
      <w:r w:rsidR="006E4A46">
        <w:rPr>
          <w:noProof/>
        </w:rPr>
        <w:t>A</w:t>
      </w:r>
      <w:r w:rsidR="006E4A46">
        <w:noBreakHyphen/>
      </w:r>
      <w:r w:rsidR="006E4A46">
        <w:rPr>
          <w:noProof/>
        </w:rPr>
        <w:t>1</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314CD410" w:rsidR="004D52AC" w:rsidRPr="00922016" w:rsidRDefault="00900C79" w:rsidP="00515665">
      <w:pPr>
        <w:pStyle w:val="Caption"/>
      </w:pPr>
      <w:bookmarkStart w:id="0" w:name="_Ref38135794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w:t>
      </w:r>
      <w:r w:rsidR="007C28BC">
        <w:fldChar w:fldCharType="end"/>
      </w:r>
      <w:bookmarkEnd w:id="0"/>
      <w:r w:rsidRPr="00922016">
        <w:t xml:space="preserve">: Maximum likelihood tree over 35 species. The 11 </w:t>
      </w:r>
      <w:r w:rsidR="0057765D" w:rsidRPr="00922016">
        <w:t>microsporidia</w:t>
      </w:r>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5DF88A5A" w:rsidR="004D52AC" w:rsidRPr="00922016" w:rsidRDefault="004D52AC" w:rsidP="00515665">
      <w:r w:rsidRPr="00922016">
        <w:t xml:space="preserve">Filtered the HaMStR result that did not match the parsimony criteria, we got at the end 1605 final orthologous groups. They present the set of </w:t>
      </w:r>
      <w:r w:rsidR="0057765D" w:rsidRPr="00922016">
        <w:t>microsporidia</w:t>
      </w:r>
      <w:r w:rsidRPr="00922016">
        <w:t xml:space="preserve"> last common ancestor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6E4A46" w:rsidRPr="00922016">
        <w:t xml:space="preserve">Figure </w:t>
      </w:r>
      <w:r w:rsidR="006E4A46">
        <w:rPr>
          <w:noProof/>
        </w:rPr>
        <w:t>A</w:t>
      </w:r>
      <w:r w:rsidR="006E4A46">
        <w:noBreakHyphen/>
      </w:r>
      <w:r w:rsidR="006E4A46">
        <w:rPr>
          <w:noProof/>
        </w:rPr>
        <w:t>2</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06B8673A" w:rsidR="00A2632C" w:rsidRPr="00922016" w:rsidRDefault="00900C79" w:rsidP="00515665">
      <w:pPr>
        <w:pStyle w:val="Caption"/>
      </w:pPr>
      <w:bookmarkStart w:id="1" w:name="_Ref38135796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w:t>
      </w:r>
      <w:r w:rsidR="007C28BC">
        <w:fldChar w:fldCharType="end"/>
      </w:r>
      <w:bookmarkEnd w:id="1"/>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708245C7" w:rsidR="0061430D" w:rsidRPr="00922016" w:rsidRDefault="00900C79" w:rsidP="00515665">
      <w:pPr>
        <w:pStyle w:val="Caption"/>
      </w:pPr>
      <w:bookmarkStart w:id="2" w:name="_Ref38135797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w:t>
      </w:r>
      <w:r w:rsidR="007C28BC">
        <w:fldChar w:fldCharType="end"/>
      </w:r>
      <w:bookmarkEnd w:id="2"/>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6E4A46" w:rsidRPr="00922016">
        <w:t xml:space="preserve">Figure </w:t>
      </w:r>
      <w:r w:rsidR="006E4A46">
        <w:rPr>
          <w:noProof/>
        </w:rPr>
        <w:t>A</w:t>
      </w:r>
      <w:r w:rsidR="006E4A46">
        <w:noBreakHyphen/>
      </w:r>
      <w:r w:rsidR="006E4A46">
        <w:rPr>
          <w:noProof/>
        </w:rPr>
        <w:t>3</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04A1755B" w:rsidR="00401934" w:rsidRPr="00922016" w:rsidRDefault="00F56624" w:rsidP="00515665">
      <w:pPr>
        <w:pStyle w:val="Caption"/>
      </w:pPr>
      <w:bookmarkStart w:id="3" w:name="_Ref38135983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w:t>
      </w:r>
      <w:r w:rsidR="007C28BC">
        <w:fldChar w:fldCharType="end"/>
      </w:r>
      <w:bookmarkEnd w:id="3"/>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6E4A46" w:rsidRPr="00922016">
        <w:t xml:space="preserve">Figure </w:t>
      </w:r>
      <w:r w:rsidR="006E4A46">
        <w:rPr>
          <w:noProof/>
        </w:rPr>
        <w:t>A</w:t>
      </w:r>
      <w:r w:rsidR="006E4A46">
        <w:noBreakHyphen/>
      </w:r>
      <w:r w:rsidR="006E4A46">
        <w:rPr>
          <w:noProof/>
        </w:rPr>
        <w:t>4</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00F7A1FA" w:rsidR="00FF0E09" w:rsidRPr="00922016" w:rsidRDefault="001451FC" w:rsidP="00515665">
      <w:pPr>
        <w:pStyle w:val="Caption"/>
      </w:pPr>
      <w:bookmarkStart w:id="4" w:name="_Ref381363393"/>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5</w:t>
      </w:r>
      <w:r w:rsidR="007C28BC">
        <w:fldChar w:fldCharType="end"/>
      </w:r>
      <w:bookmarkEnd w:id="4"/>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531F92DF" w:rsidR="00CE7636" w:rsidRPr="00922016" w:rsidRDefault="00F66867" w:rsidP="00515665">
      <w:r w:rsidRPr="00922016">
        <w:fldChar w:fldCharType="begin"/>
      </w:r>
      <w:r w:rsidRPr="00922016">
        <w:instrText xml:space="preserve"> REF _Ref381363393 \h </w:instrText>
      </w:r>
      <w:r w:rsidRPr="00922016">
        <w:fldChar w:fldCharType="separate"/>
      </w:r>
      <w:r w:rsidR="006E4A46" w:rsidRPr="00922016">
        <w:t xml:space="preserve">Figure </w:t>
      </w:r>
      <w:r w:rsidR="006E4A46">
        <w:rPr>
          <w:noProof/>
        </w:rPr>
        <w:t>A</w:t>
      </w:r>
      <w:r w:rsidR="006E4A46">
        <w:noBreakHyphen/>
      </w:r>
      <w:r w:rsidR="006E4A46">
        <w:rPr>
          <w:noProof/>
        </w:rPr>
        <w:t>5</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6E4A46" w:rsidRPr="00922016">
        <w:t xml:space="preserve">Figure </w:t>
      </w:r>
      <w:r w:rsidR="006E4A46">
        <w:rPr>
          <w:noProof/>
        </w:rPr>
        <w:t>A</w:t>
      </w:r>
      <w:r w:rsidR="006E4A46">
        <w:noBreakHyphen/>
      </w:r>
      <w:r w:rsidR="006E4A46">
        <w:rPr>
          <w:noProof/>
        </w:rPr>
        <w:t>6</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D95464">
        <w:t xml:space="preserve"> </w:t>
      </w:r>
      <w:r w:rsidR="00D95464">
        <w:fldChar w:fldCharType="begin"/>
      </w:r>
      <w:r w:rsidR="00D95464">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fldChar w:fldCharType="separate"/>
      </w:r>
      <w:r w:rsidR="00D95464" w:rsidRPr="00D95464">
        <w:rPr>
          <w:rFonts w:ascii="Calibri"/>
          <w:szCs w:val="24"/>
          <w:u w:val="dash"/>
        </w:rPr>
        <w:t>(Kondrashov and Koonin, 2004)</w:t>
      </w:r>
      <w:r w:rsidR="00D95464">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19CE121F" w:rsidR="00F66867" w:rsidRPr="00922016" w:rsidRDefault="00F66867" w:rsidP="00515665">
      <w:pPr>
        <w:pStyle w:val="Caption"/>
      </w:pPr>
      <w:bookmarkStart w:id="5" w:name="_Ref38136393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6</w:t>
      </w:r>
      <w:r w:rsidR="007C28BC">
        <w:fldChar w:fldCharType="end"/>
      </w:r>
      <w:bookmarkEnd w:id="5"/>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64DF39E5"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006E4A46" w:rsidRPr="00922016">
        <w:t xml:space="preserve">Figure </w:t>
      </w:r>
      <w:r w:rsidR="006E4A46">
        <w:rPr>
          <w:noProof/>
        </w:rPr>
        <w:t>A</w:t>
      </w:r>
      <w:r w:rsidR="006E4A46">
        <w:noBreakHyphen/>
      </w:r>
      <w:r w:rsidR="006E4A46">
        <w:rPr>
          <w:noProof/>
        </w:rPr>
        <w:t>1</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w:t>
      </w:r>
      <w:r w:rsidR="00D95464">
        <w:t xml:space="preserve"> </w:t>
      </w:r>
      <w:r w:rsidR="00D95464">
        <w:fldChar w:fldCharType="begin"/>
      </w:r>
      <w:r w:rsidR="00F12F79">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fldChar w:fldCharType="separate"/>
      </w:r>
      <w:r w:rsidR="00F12F79" w:rsidRPr="00F12F79">
        <w:rPr>
          <w:rFonts w:ascii="Calibri"/>
          <w:szCs w:val="24"/>
          <w:u w:val="dash"/>
        </w:rPr>
        <w:t xml:space="preserve">(Moretti </w:t>
      </w:r>
      <w:r w:rsidR="00F12F79" w:rsidRPr="00F12F79">
        <w:rPr>
          <w:rFonts w:ascii="Calibri"/>
          <w:i/>
          <w:iCs/>
          <w:szCs w:val="24"/>
          <w:u w:val="dash"/>
        </w:rPr>
        <w:t>et al.</w:t>
      </w:r>
      <w:r w:rsidR="00F12F79" w:rsidRPr="00F12F79">
        <w:rPr>
          <w:rFonts w:ascii="Calibri"/>
          <w:szCs w:val="24"/>
          <w:u w:val="dash"/>
        </w:rPr>
        <w:t>, 2017)</w:t>
      </w:r>
      <w:r w:rsidR="00D95464">
        <w:fldChar w:fldCharType="end"/>
      </w:r>
      <w:r w:rsidR="00CF3D7F" w:rsidRPr="00922016">
        <w:t xml:space="preserve">. </w:t>
      </w:r>
    </w:p>
    <w:p w14:paraId="7F014E2F" w14:textId="49CAEE27" w:rsidR="00B57E56" w:rsidRPr="00922016" w:rsidRDefault="00B57E56" w:rsidP="00515665">
      <w:r w:rsidRPr="00922016">
        <w:lastRenderedPageBreak/>
        <w:t>More about microsporidia origin</w:t>
      </w:r>
      <w:r w:rsidR="00F12F79">
        <w:t xml:space="preserve"> </w:t>
      </w:r>
      <w:r w:rsidR="00F12F79">
        <w:fldChar w:fldCharType="begin"/>
      </w:r>
      <w:r w:rsidR="00F12F79">
        <w:instrText xml:space="preserve"> ADDIN ZOTERO_ITEM CSL_CITATION {"citationID":"v3UL9fRk","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F12F79">
        <w:fldChar w:fldCharType="separate"/>
      </w:r>
      <w:r w:rsidR="00F12F79" w:rsidRPr="00F12F79">
        <w:rPr>
          <w:rFonts w:ascii="Calibri"/>
          <w:szCs w:val="24"/>
          <w:u w:val="dash"/>
        </w:rPr>
        <w:t>(Keeling and Fast, 2002)</w:t>
      </w:r>
      <w:r w:rsidR="00F12F79">
        <w:fldChar w:fldCharType="end"/>
      </w:r>
      <w:r w:rsidR="007429E6" w:rsidRPr="00922016">
        <w:t xml:space="preserve"> </w:t>
      </w:r>
      <w:r w:rsidR="007429E6" w:rsidRPr="00F12F79">
        <w:rPr>
          <w:highlight w:val="yellow"/>
        </w:rPr>
        <w:t>=&gt; put in introduction section</w:t>
      </w:r>
    </w:p>
    <w:p w14:paraId="5FDEFC50" w14:textId="79DD4772"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F12F79">
        <w:t xml:space="preserve"> </w:t>
      </w:r>
      <w:r w:rsidR="00F12F79">
        <w:fldChar w:fldCharType="begin"/>
      </w:r>
      <w:r w:rsidR="00F12F79">
        <w:instrText xml:space="preserve"> ADDIN ZOTERO_ITEM CSL_CITATION {"citationID":"BObH1Adv","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12F79">
        <w:fldChar w:fldCharType="separate"/>
      </w:r>
      <w:r w:rsidR="00F12F79" w:rsidRPr="00F12F79">
        <w:rPr>
          <w:rFonts w:ascii="Calibri"/>
          <w:szCs w:val="24"/>
          <w:u w:val="dash"/>
        </w:rPr>
        <w:t xml:space="preserve">(Hirt </w:t>
      </w:r>
      <w:r w:rsidR="00F12F79" w:rsidRPr="00F12F79">
        <w:rPr>
          <w:rFonts w:ascii="Calibri"/>
          <w:i/>
          <w:iCs/>
          <w:szCs w:val="24"/>
          <w:u w:val="dash"/>
        </w:rPr>
        <w:t>et al.</w:t>
      </w:r>
      <w:r w:rsidR="00F12F79" w:rsidRPr="00F12F79">
        <w:rPr>
          <w:rFonts w:ascii="Calibri"/>
          <w:szCs w:val="24"/>
          <w:u w:val="dash"/>
        </w:rPr>
        <w:t>, 1999)</w:t>
      </w:r>
      <w:r w:rsidR="00F12F79">
        <w:fldChar w:fldCharType="end"/>
      </w:r>
      <w:r w:rsidR="007110BB" w:rsidRPr="00922016">
        <w:t>.</w:t>
      </w:r>
    </w:p>
    <w:p w14:paraId="4D515DD1" w14:textId="4589083F" w:rsidR="00787DAE" w:rsidRPr="00922016" w:rsidRDefault="00787DAE" w:rsidP="00515665">
      <w:r w:rsidRPr="00922016">
        <w:rPr>
          <w:highlight w:val="yellow"/>
        </w:rPr>
        <w:t>Tree of fungal analysis</w:t>
      </w:r>
      <w:r w:rsidRPr="00922016">
        <w:t xml:space="preserve">? </w:t>
      </w:r>
    </w:p>
    <w:p w14:paraId="54086313" w14:textId="235FE945" w:rsidR="00AD08DF" w:rsidRPr="00922016" w:rsidRDefault="00AD08DF" w:rsidP="00515665">
      <w:r w:rsidRPr="00922016">
        <w:t>Conclusion</w:t>
      </w:r>
    </w:p>
    <w:p w14:paraId="38EAB11E" w14:textId="1FC4035C" w:rsidR="007110BB" w:rsidRPr="00922016" w:rsidRDefault="00B84427" w:rsidP="00515665">
      <w:r w:rsidRPr="00922016">
        <w:t xml:space="preserve">The estimation of </w:t>
      </w:r>
      <w:r w:rsidR="0057765D" w:rsidRPr="00922016">
        <w:t>microsporidia</w:t>
      </w:r>
      <w:r w:rsidRPr="00922016">
        <w:t xml:space="preserve"> last common ancestor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last common ancestor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Pr="00922016" w:rsidRDefault="00F81402"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125C1D85" w:rsidR="000418DC" w:rsidRPr="00922016" w:rsidRDefault="00AD08DF" w:rsidP="00515665">
      <w:r w:rsidRPr="00922016">
        <w:lastRenderedPageBreak/>
        <w:t xml:space="preserve">Distribution analysis of the </w:t>
      </w:r>
      <w:r w:rsidR="0057765D" w:rsidRPr="00922016">
        <w:t>microsporidia</w:t>
      </w:r>
      <w:r w:rsidRPr="00922016">
        <w:t xml:space="preserve"> last common ancestor proteins</w:t>
      </w:r>
    </w:p>
    <w:p w14:paraId="04FC63FF" w14:textId="43CA3472" w:rsidR="00AD08DF" w:rsidRPr="00922016" w:rsidRDefault="00AD08DF" w:rsidP="00515665">
      <w:r w:rsidRPr="00922016">
        <w:t>Introduction</w:t>
      </w:r>
    </w:p>
    <w:p w14:paraId="42B3401C" w14:textId="5D2319DB" w:rsidR="00F80F54" w:rsidRPr="00922016" w:rsidRDefault="00F80F54" w:rsidP="00515665">
      <w:r w:rsidRPr="00922016">
        <w:t xml:space="preserve">To answer the question "How old are the </w:t>
      </w:r>
      <w:r w:rsidR="0057765D" w:rsidRPr="00922016">
        <w:t>microsporidia</w:t>
      </w:r>
      <w:r w:rsidRPr="00922016">
        <w:t xml:space="preserve"> last common ancestor proteins"</w:t>
      </w:r>
    </w:p>
    <w:p w14:paraId="291C753C" w14:textId="34E7B2AA" w:rsidR="00AD08DF" w:rsidRPr="00922016" w:rsidRDefault="00AD08DF" w:rsidP="00515665">
      <w:r w:rsidRPr="00922016">
        <w:t>Methods</w:t>
      </w:r>
    </w:p>
    <w:p w14:paraId="4267C655" w14:textId="753B0227"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57765D" w:rsidRPr="00922016">
        <w:t>microsporidia</w:t>
      </w:r>
      <w:r w:rsidR="00E959B2" w:rsidRPr="00922016">
        <w:t xml:space="preserve"> last common ancestor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6E4A46" w:rsidRPr="00922016">
        <w:t xml:space="preserve">Figure </w:t>
      </w:r>
      <w:r w:rsidR="006E4A46">
        <w:rPr>
          <w:noProof/>
        </w:rPr>
        <w:t>A</w:t>
      </w:r>
      <w:r w:rsidR="006E4A46">
        <w:noBreakHyphen/>
      </w:r>
      <w:r w:rsidR="006E4A46">
        <w:rPr>
          <w:noProof/>
        </w:rPr>
        <w:t>7</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6E4A46" w:rsidRPr="00922016">
        <w:t xml:space="preserve">Table </w:t>
      </w:r>
      <w:r w:rsidR="006E4A46">
        <w:rPr>
          <w:noProof/>
        </w:rPr>
        <w:t>A</w:t>
      </w:r>
      <w:r w:rsidR="006E4A46">
        <w:noBreakHyphen/>
      </w:r>
      <w:r w:rsidR="006E4A46">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F682213" w:rsidR="00E959B2" w:rsidRPr="00922016" w:rsidRDefault="00E959B2" w:rsidP="00515665">
      <w:pPr>
        <w:pStyle w:val="Caption"/>
      </w:pPr>
      <w:bookmarkStart w:id="6" w:name="_Ref38145292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7</w:t>
      </w:r>
      <w:r w:rsidR="007C28BC">
        <w:fldChar w:fldCharType="end"/>
      </w:r>
      <w:bookmarkEnd w:id="6"/>
      <w:r w:rsidR="009708BB" w:rsidRPr="00922016">
        <w:t>:</w:t>
      </w:r>
      <w:r w:rsidRPr="00922016">
        <w:t xml:space="preserve"> A cladogram depicts a species tree for </w:t>
      </w:r>
      <w:r w:rsidR="008F5883" w:rsidRPr="00922016">
        <w:t xml:space="preserve">all taxa used in the distribution analysis of </w:t>
      </w:r>
      <w:r w:rsidR="0057765D" w:rsidRPr="00922016">
        <w:t>microsporidia</w:t>
      </w:r>
      <w:r w:rsidR="008F5883" w:rsidRPr="00922016">
        <w:t xml:space="preserve"> last common ancestor proteins. The number in parenthesis next to the taxon names denotes the number of species in each supertaxon. </w:t>
      </w:r>
    </w:p>
    <w:p w14:paraId="0354EC77" w14:textId="1F488024" w:rsidR="00921139" w:rsidRPr="00922016" w:rsidRDefault="00FE532B" w:rsidP="00515665">
      <w:r w:rsidRPr="00922016">
        <w:t>For a comprehensive analysis and to complement the orthology assignment, we calculated the feature architecture similarity</w:t>
      </w:r>
      <w:r w:rsidR="00F12F79">
        <w:t xml:space="preserve"> </w:t>
      </w:r>
      <w:r w:rsidR="00F12F79">
        <w:fldChar w:fldCharType="begin"/>
      </w:r>
      <w:r w:rsidR="00F12F79">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fldChar w:fldCharType="separate"/>
      </w:r>
      <w:r w:rsidR="00F12F79" w:rsidRPr="00F12F79">
        <w:rPr>
          <w:rFonts w:ascii="Calibri"/>
          <w:szCs w:val="24"/>
          <w:u w:val="dash"/>
        </w:rPr>
        <w:t xml:space="preserve">(Koestler </w:t>
      </w:r>
      <w:r w:rsidR="00F12F79" w:rsidRPr="00F12F79">
        <w:rPr>
          <w:rFonts w:ascii="Calibri"/>
          <w:i/>
          <w:iCs/>
          <w:szCs w:val="24"/>
          <w:u w:val="dash"/>
        </w:rPr>
        <w:t>et al.</w:t>
      </w:r>
      <w:r w:rsidR="00F12F79" w:rsidRPr="00F12F79">
        <w:rPr>
          <w:rFonts w:ascii="Calibri"/>
          <w:szCs w:val="24"/>
          <w:u w:val="dash"/>
        </w:rPr>
        <w:t>, 2010)</w:t>
      </w:r>
      <w:r w:rsidR="00F12F79">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Feature architecture of a protein is the arrangement of different types of protein domains such as PFAM</w:t>
      </w:r>
      <w:r w:rsidR="00222066">
        <w:t xml:space="preserve"> </w:t>
      </w:r>
      <w:r w:rsidR="00222066">
        <w:fldChar w:fldCharType="begin"/>
      </w:r>
      <w:r w:rsidR="00222066">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fldChar w:fldCharType="separate"/>
      </w:r>
      <w:r w:rsidR="00222066" w:rsidRPr="00222066">
        <w:rPr>
          <w:rFonts w:ascii="Calibri"/>
          <w:szCs w:val="24"/>
          <w:u w:val="dash"/>
        </w:rPr>
        <w:t xml:space="preserve">(Finn </w:t>
      </w:r>
      <w:r w:rsidR="00222066" w:rsidRPr="00222066">
        <w:rPr>
          <w:rFonts w:ascii="Calibri"/>
          <w:i/>
          <w:iCs/>
          <w:szCs w:val="24"/>
          <w:u w:val="dash"/>
        </w:rPr>
        <w:t>et al.</w:t>
      </w:r>
      <w:r w:rsidR="00222066" w:rsidRPr="00222066">
        <w:rPr>
          <w:rFonts w:ascii="Calibri"/>
          <w:szCs w:val="24"/>
          <w:u w:val="dash"/>
        </w:rPr>
        <w:t>, 2014)</w:t>
      </w:r>
      <w:r w:rsidR="00222066">
        <w:fldChar w:fldCharType="end"/>
      </w:r>
      <w:r w:rsidR="00222066">
        <w:rPr>
          <w:rStyle w:val="FootnoteReference"/>
        </w:rPr>
        <w:t xml:space="preserve"> </w:t>
      </w:r>
      <w:r w:rsidR="00764A6B" w:rsidRPr="00922016">
        <w:t>or SMART</w:t>
      </w:r>
      <w:r w:rsidR="00222066">
        <w:t xml:space="preserve"> </w:t>
      </w:r>
      <w:r w:rsidR="00222066">
        <w:fldChar w:fldCharType="begin"/>
      </w:r>
      <w:r w:rsidR="00222066">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fldChar w:fldCharType="separate"/>
      </w:r>
      <w:r w:rsidR="00222066" w:rsidRPr="00222066">
        <w:rPr>
          <w:rFonts w:ascii="Calibri"/>
          <w:szCs w:val="24"/>
          <w:u w:val="dash"/>
        </w:rPr>
        <w:t xml:space="preserve">(Letunic </w:t>
      </w:r>
      <w:r w:rsidR="00222066" w:rsidRPr="00222066">
        <w:rPr>
          <w:rFonts w:ascii="Calibri"/>
          <w:i/>
          <w:iCs/>
          <w:szCs w:val="24"/>
          <w:u w:val="dash"/>
        </w:rPr>
        <w:t>et al.</w:t>
      </w:r>
      <w:r w:rsidR="00222066" w:rsidRPr="00222066">
        <w:rPr>
          <w:rFonts w:ascii="Calibri"/>
          <w:szCs w:val="24"/>
          <w:u w:val="dash"/>
        </w:rPr>
        <w:t>, 2012)</w:t>
      </w:r>
      <w:r w:rsidR="0022206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6F555D5A" w:rsidR="002D4809" w:rsidRPr="00922016" w:rsidRDefault="002D4809" w:rsidP="00515665">
      <w:r w:rsidRPr="00922016">
        <w:t xml:space="preserve">To visualize the phylogenetic profiles of 1605 </w:t>
      </w:r>
      <w:r w:rsidR="0057765D" w:rsidRPr="00922016">
        <w:t>microsporidia</w:t>
      </w:r>
      <w:r w:rsidRPr="00922016">
        <w:t xml:space="preserve"> last common ancestor proteins, we developed a tool named PhyloProfile. This tool is written in R</w:t>
      </w:r>
      <w:r w:rsidR="009F2B97">
        <w:t xml:space="preserve"> </w:t>
      </w:r>
      <w:r w:rsidR="009F2B97">
        <w:fldChar w:fldCharType="begin"/>
      </w:r>
      <w:r w:rsidR="009F2B97">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009F2B97">
        <w:fldChar w:fldCharType="separate"/>
      </w:r>
      <w:r w:rsidR="009F2B97" w:rsidRPr="009F2B97">
        <w:rPr>
          <w:rFonts w:ascii="Calibri"/>
          <w:szCs w:val="24"/>
          <w:u w:val="dash"/>
        </w:rPr>
        <w:t>(R Development Core Team, 2011)</w:t>
      </w:r>
      <w:r w:rsidR="009F2B97">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3B31412C" w:rsidR="00EE1D50" w:rsidRPr="00922016" w:rsidRDefault="00EE1D50" w:rsidP="00515665">
      <w:r w:rsidRPr="00922016">
        <w:t xml:space="preserve">We used PhyloProfile to estimate the evolutionary age for </w:t>
      </w:r>
      <w:r w:rsidR="0057765D" w:rsidRPr="00922016">
        <w:t>microsporidia</w:t>
      </w:r>
      <w:r w:rsidRPr="00922016">
        <w:t xml:space="preserve"> last common ancestor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6E4A46" w:rsidRPr="00922016">
        <w:t xml:space="preserve">Figure </w:t>
      </w:r>
      <w:r w:rsidR="006E4A46">
        <w:rPr>
          <w:noProof/>
        </w:rPr>
        <w:t>A</w:t>
      </w:r>
      <w:r w:rsidR="006E4A46">
        <w:noBreakHyphen/>
      </w:r>
      <w:r w:rsidR="006E4A46">
        <w:rPr>
          <w:noProof/>
        </w:rPr>
        <w:t>8</w:t>
      </w:r>
      <w:r w:rsidRPr="00922016">
        <w:fldChar w:fldCharType="end"/>
      </w:r>
      <w:r w:rsidRPr="00922016">
        <w:t>).</w:t>
      </w:r>
    </w:p>
    <w:p w14:paraId="3BDF7469" w14:textId="77777777" w:rsidR="003F7481" w:rsidRPr="00922016" w:rsidRDefault="003F7481" w:rsidP="00515665">
      <w:pPr>
        <w:keepNext/>
      </w:pPr>
      <w:r w:rsidRPr="00922016">
        <w:rPr>
          <w:noProof/>
        </w:rPr>
        <w:lastRenderedPageBreak/>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1DB17579" w:rsidR="00EB18BA" w:rsidRPr="00922016" w:rsidRDefault="003F7481" w:rsidP="00515665">
      <w:pPr>
        <w:pStyle w:val="Caption"/>
      </w:pPr>
      <w:bookmarkStart w:id="7" w:name="_Ref38154609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8</w:t>
      </w:r>
      <w:r w:rsidR="007C28BC">
        <w:fldChar w:fldCharType="end"/>
      </w:r>
      <w:bookmarkEnd w:id="7"/>
      <w:r w:rsidRPr="00922016">
        <w:t xml:space="preserve">: The distribution of FAS scores for all orthologs of 1605 </w:t>
      </w:r>
      <w:r w:rsidR="0057765D" w:rsidRPr="00922016">
        <w:t>microsporidia</w:t>
      </w:r>
      <w:r w:rsidRPr="00922016">
        <w:t xml:space="preserve"> last common ancestor proteins.</w:t>
      </w:r>
    </w:p>
    <w:p w14:paraId="6DFB3971" w14:textId="770C9B61" w:rsidR="004A4204" w:rsidRPr="00922016" w:rsidRDefault="004A4204" w:rsidP="00515665">
      <w:r w:rsidRPr="00922016">
        <w:fldChar w:fldCharType="begin"/>
      </w:r>
      <w:r w:rsidRPr="00922016">
        <w:instrText xml:space="preserve"> REF _Ref381546185 \h </w:instrText>
      </w:r>
      <w:r w:rsidRPr="00922016">
        <w:fldChar w:fldCharType="separate"/>
      </w:r>
      <w:r w:rsidR="006E4A46" w:rsidRPr="00922016">
        <w:t xml:space="preserve">Figure </w:t>
      </w:r>
      <w:r w:rsidR="006E4A46">
        <w:rPr>
          <w:noProof/>
        </w:rPr>
        <w:t>A</w:t>
      </w:r>
      <w:r w:rsidR="006E4A46">
        <w:noBreakHyphen/>
      </w:r>
      <w:r w:rsidR="006E4A46">
        <w:rPr>
          <w:noProof/>
        </w:rPr>
        <w:t>9</w:t>
      </w:r>
      <w:r w:rsidRPr="00922016">
        <w:fldChar w:fldCharType="end"/>
      </w:r>
      <w:r w:rsidRPr="00922016">
        <w:t xml:space="preserve"> shows the full phylogenetic profile of 1607 </w:t>
      </w:r>
      <w:r w:rsidR="0057765D" w:rsidRPr="00922016">
        <w:t>microsporidia</w:t>
      </w:r>
      <w:r w:rsidRPr="00922016">
        <w:t xml:space="preserve"> last common ancestor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17E1CBB4" w:rsidR="00EB18BA" w:rsidRPr="00922016" w:rsidRDefault="009708BB" w:rsidP="00515665">
      <w:pPr>
        <w:pStyle w:val="Caption"/>
      </w:pPr>
      <w:bookmarkStart w:id="8" w:name="_Ref38154618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9</w:t>
      </w:r>
      <w:r w:rsidR="007C28BC">
        <w:fldChar w:fldCharType="end"/>
      </w:r>
      <w:bookmarkEnd w:id="8"/>
      <w:r w:rsidRPr="00922016">
        <w:t>:</w:t>
      </w:r>
      <w:r w:rsidR="00B47DAE" w:rsidRPr="00922016">
        <w:t xml:space="preserve"> The full phylogenetic profile of 1605 </w:t>
      </w:r>
      <w:r w:rsidR="0057765D" w:rsidRPr="00922016">
        <w:t>microsporidia</w:t>
      </w:r>
      <w:r w:rsidR="00B47DAE" w:rsidRPr="00922016">
        <w:t xml:space="preserve"> last common ancestor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001C379C" w:rsidR="00883209" w:rsidRPr="00922016" w:rsidRDefault="00336CB8" w:rsidP="00515665">
      <w:r w:rsidRPr="00922016">
        <w:t xml:space="preserve">Using PhyloProfile we estimated the evolutionary ages for </w:t>
      </w:r>
      <w:r w:rsidR="0057765D" w:rsidRPr="00922016">
        <w:t>microsporidia</w:t>
      </w:r>
      <w:r w:rsidRPr="00922016">
        <w:t xml:space="preserve"> last common ancestor proteins. The estimation result can be seen in </w:t>
      </w:r>
      <w:r w:rsidRPr="00922016">
        <w:fldChar w:fldCharType="begin"/>
      </w:r>
      <w:r w:rsidRPr="00922016">
        <w:instrText xml:space="preserve"> REF _Ref381546769 \h </w:instrText>
      </w:r>
      <w:r w:rsidRPr="00922016">
        <w:fldChar w:fldCharType="separate"/>
      </w:r>
      <w:r w:rsidR="006E4A46" w:rsidRPr="00922016">
        <w:t xml:space="preserve">Figure </w:t>
      </w:r>
      <w:r w:rsidR="006E4A46">
        <w:rPr>
          <w:noProof/>
        </w:rPr>
        <w:t>A</w:t>
      </w:r>
      <w:r w:rsidR="006E4A46">
        <w:noBreakHyphen/>
      </w:r>
      <w:r w:rsidR="006E4A46">
        <w:rPr>
          <w:noProof/>
        </w:rPr>
        <w:t>10</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5220757" w:rsidR="00883209" w:rsidRPr="00922016" w:rsidRDefault="00883209" w:rsidP="00515665">
      <w:pPr>
        <w:pStyle w:val="Caption"/>
      </w:pPr>
      <w:bookmarkStart w:id="9" w:name="_Ref38154676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0</w:t>
      </w:r>
      <w:r w:rsidR="007C28BC">
        <w:fldChar w:fldCharType="end"/>
      </w:r>
      <w:bookmarkEnd w:id="9"/>
      <w:r w:rsidR="00B57715" w:rsidRPr="00922016">
        <w:t>:</w:t>
      </w:r>
      <w:r w:rsidRPr="00922016">
        <w:t xml:space="preserve"> Gene age estimation of 1605 </w:t>
      </w:r>
      <w:r w:rsidR="0057765D" w:rsidRPr="00922016">
        <w:t>microsporidia</w:t>
      </w:r>
      <w:r w:rsidRPr="00922016">
        <w:t xml:space="preserve"> last common ancestor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6E4A46" w:rsidRPr="00922016">
        <w:t xml:space="preserve">Table </w:t>
      </w:r>
      <w:r w:rsidR="006E4A46">
        <w:rPr>
          <w:noProof/>
        </w:rPr>
        <w:t>A</w:t>
      </w:r>
      <w:r w:rsidR="006E4A46">
        <w:noBreakHyphen/>
      </w:r>
      <w:r w:rsidR="006E4A46">
        <w:rPr>
          <w:noProof/>
        </w:rPr>
        <w:t>1</w:t>
      </w:r>
      <w:r w:rsidR="001A733E" w:rsidRPr="00922016">
        <w:fldChar w:fldCharType="end"/>
      </w:r>
      <w:r w:rsidR="0048194A" w:rsidRPr="00922016">
        <w:t>) or 8 if combine HamFAS and BlastKOALA</w:t>
      </w:r>
      <w:r w:rsidR="00BF24F5" w:rsidRPr="00922016">
        <w:t>.</w:t>
      </w:r>
    </w:p>
    <w:p w14:paraId="3F7A34F4" w14:textId="16EE409C" w:rsidR="005E611E" w:rsidRPr="00922016" w:rsidRDefault="005E611E" w:rsidP="00515665">
      <w:pPr>
        <w:pStyle w:val="Caption"/>
        <w:keepNext/>
      </w:pPr>
      <w:bookmarkStart w:id="10" w:name="_Ref381544331"/>
      <w:r w:rsidRPr="00922016">
        <w:lastRenderedPageBreak/>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1</w:t>
      </w:r>
      <w:r w:rsidR="00417319">
        <w:fldChar w:fldCharType="end"/>
      </w:r>
      <w:bookmarkEnd w:id="10"/>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r w:rsidRPr="00922016">
              <w:t>gamma-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r w:rsidRPr="00922016">
              <w:t>heat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r w:rsidRPr="00922016">
              <w:t>proliferating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r w:rsidRPr="00922016">
              <w:t>larg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r w:rsidRPr="00922016">
              <w:t>cell cycle arrest protein BUB3</w:t>
            </w:r>
          </w:p>
        </w:tc>
      </w:tr>
    </w:tbl>
    <w:p w14:paraId="71A7C800" w14:textId="77777777" w:rsidR="003312E1" w:rsidRPr="00922016" w:rsidRDefault="003312E1" w:rsidP="00515665"/>
    <w:p w14:paraId="7C86F802" w14:textId="120AFC32" w:rsidR="0048194A" w:rsidRPr="00922016" w:rsidRDefault="0048194A"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2</w:t>
      </w:r>
      <w:r w:rsidR="0041731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r w:rsidRPr="00922016">
              <w:t>diphthamid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r w:rsidRPr="00922016">
              <w:t>heat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r w:rsidRPr="00922016">
              <w:t>death-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r w:rsidRPr="00922016">
              <w:t>ribosom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C50773" w:rsidR="00B021CA" w:rsidRPr="00922016" w:rsidRDefault="00B021CA" w:rsidP="00515665">
      <w:r w:rsidRPr="00922016">
        <w:t>G</w:t>
      </w:r>
      <w:r w:rsidR="00EE1D50" w:rsidRPr="00922016">
        <w:t xml:space="preserve">ene </w:t>
      </w:r>
      <w:r w:rsidRPr="00922016">
        <w:t>O</w:t>
      </w:r>
      <w:r w:rsidR="00EE1D50" w:rsidRPr="00922016">
        <w:t>ntology terms</w:t>
      </w:r>
      <w:r w:rsidR="009C2ADA">
        <w:t xml:space="preserve"> </w:t>
      </w:r>
      <w:r w:rsidR="009C2ADA">
        <w:fldChar w:fldCharType="begin"/>
      </w:r>
      <w:r w:rsidR="009C2ADA">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009C2ADA">
        <w:fldChar w:fldCharType="separate"/>
      </w:r>
      <w:r w:rsidR="009C2ADA" w:rsidRPr="009C2ADA">
        <w:rPr>
          <w:rFonts w:ascii="Calibri"/>
          <w:szCs w:val="24"/>
          <w:u w:val="dash"/>
        </w:rPr>
        <w:t xml:space="preserve">(Ashburner </w:t>
      </w:r>
      <w:r w:rsidR="009C2ADA" w:rsidRPr="009C2ADA">
        <w:rPr>
          <w:rFonts w:ascii="Calibri"/>
          <w:i/>
          <w:iCs/>
          <w:szCs w:val="24"/>
          <w:u w:val="dash"/>
        </w:rPr>
        <w:t>et al.</w:t>
      </w:r>
      <w:r w:rsidR="009C2ADA" w:rsidRPr="009C2ADA">
        <w:rPr>
          <w:rFonts w:ascii="Calibri"/>
          <w:szCs w:val="24"/>
          <w:u w:val="dash"/>
        </w:rPr>
        <w:t>, 2000)</w:t>
      </w:r>
      <w:r w:rsidR="009C2ADA">
        <w:fldChar w:fldCharType="end"/>
      </w:r>
      <w:r w:rsidRPr="00922016">
        <w:t xml:space="preserve"> </w:t>
      </w:r>
      <w:r w:rsidR="00EE1D50" w:rsidRPr="00922016">
        <w:t>were assigned by Blast2GO v5.0.13</w:t>
      </w:r>
      <w:r w:rsidR="009C2ADA">
        <w:t xml:space="preserve"> </w:t>
      </w:r>
      <w:r w:rsidR="009C2ADA">
        <w:fldChar w:fldCharType="begin"/>
      </w:r>
      <w:r w:rsidR="009C2ADA">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fldChar w:fldCharType="separate"/>
      </w:r>
      <w:r w:rsidR="009C2ADA" w:rsidRPr="009C2ADA">
        <w:rPr>
          <w:rFonts w:ascii="Calibri"/>
          <w:szCs w:val="24"/>
          <w:u w:val="dash"/>
        </w:rPr>
        <w:t xml:space="preserve">(Götz </w:t>
      </w:r>
      <w:r w:rsidR="009C2ADA" w:rsidRPr="009C2ADA">
        <w:rPr>
          <w:rFonts w:ascii="Calibri"/>
          <w:i/>
          <w:iCs/>
          <w:szCs w:val="24"/>
          <w:u w:val="dash"/>
        </w:rPr>
        <w:t>et al.</w:t>
      </w:r>
      <w:r w:rsidR="009C2ADA" w:rsidRPr="009C2ADA">
        <w:rPr>
          <w:rFonts w:ascii="Calibri"/>
          <w:szCs w:val="24"/>
          <w:u w:val="dash"/>
        </w:rPr>
        <w:t>, 2008)</w:t>
      </w:r>
      <w:r w:rsidR="009C2ADA">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04E0E4DA"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57765D" w:rsidRPr="00922016">
        <w:t>microsporidia</w:t>
      </w:r>
      <w:r w:rsidRPr="00922016">
        <w:t xml:space="preserve"> last common ancestor should be evolutionary old. As 50% of the proteins are as old as the last universal common ancestor, another 44% proteins can be traced to the last common ancestor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6E4A46" w:rsidRPr="00922016">
        <w:t xml:space="preserve">Figure </w:t>
      </w:r>
      <w:r w:rsidR="006E4A46">
        <w:rPr>
          <w:noProof/>
        </w:rPr>
        <w:t>A</w:t>
      </w:r>
      <w:r w:rsidR="006E4A46">
        <w:noBreakHyphen/>
      </w:r>
      <w:r w:rsidR="006E4A46">
        <w:rPr>
          <w:noProof/>
        </w:rPr>
        <w:t>11</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5D48B10" w:rsidR="000E0EEC" w:rsidRPr="00922016" w:rsidRDefault="00B01FCE" w:rsidP="00515665">
      <w:pPr>
        <w:pStyle w:val="Caption"/>
      </w:pPr>
      <w:bookmarkStart w:id="11" w:name="_Ref38160575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1</w:t>
      </w:r>
      <w:r w:rsidR="007C28BC">
        <w:fldChar w:fldCharType="end"/>
      </w:r>
      <w:bookmarkEnd w:id="11"/>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6E4A46" w:rsidRPr="00922016">
        <w:t xml:space="preserve">Table </w:t>
      </w:r>
      <w:r w:rsidR="006E4A46">
        <w:rPr>
          <w:noProof/>
        </w:rPr>
        <w:t>A</w:t>
      </w:r>
      <w:r w:rsidR="006E4A46">
        <w:noBreakHyphen/>
      </w:r>
      <w:r w:rsidR="006E4A46">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FAS scores between seed proteins and their orthologs will be identified. If the calculated FAS scores is not 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29CDBAF" w:rsidR="00814A0A" w:rsidRPr="00922016" w:rsidRDefault="00814A0A" w:rsidP="00515665">
      <w:pPr>
        <w:pStyle w:val="Caption"/>
      </w:pPr>
      <w:bookmarkStart w:id="12" w:name="_Ref37183818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2</w:t>
      </w:r>
      <w:r w:rsidR="007C28BC">
        <w:fldChar w:fldCharType="end"/>
      </w:r>
      <w:bookmarkEnd w:id="12"/>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6E4A46" w:rsidRPr="00922016">
        <w:t xml:space="preserve">Figure </w:t>
      </w:r>
      <w:r w:rsidR="006E4A46">
        <w:rPr>
          <w:noProof/>
        </w:rPr>
        <w:t>A</w:t>
      </w:r>
      <w:r w:rsidR="006E4A46">
        <w:noBreakHyphen/>
      </w:r>
      <w:r w:rsidR="006E4A46">
        <w:rPr>
          <w:noProof/>
        </w:rPr>
        <w:t>12</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The low T</w:t>
      </w:r>
      <w:r w:rsidRPr="00922016">
        <w:rPr>
          <w:vertAlign w:val="subscript"/>
        </w:rPr>
        <w:t>FAS_KO</w:t>
      </w:r>
      <w:r w:rsidRPr="00922016">
        <w:t xml:space="preserve"> values are caused mostly by the uninformative protein members. </w:t>
      </w:r>
      <w:r w:rsidRPr="00922016">
        <w:fldChar w:fldCharType="begin"/>
      </w:r>
      <w:r w:rsidRPr="00922016">
        <w:instrText xml:space="preserve"> REF _Ref339564538 \h </w:instrText>
      </w:r>
      <w:r w:rsidRPr="00922016">
        <w:fldChar w:fldCharType="separate"/>
      </w:r>
      <w:r w:rsidR="006E4A46" w:rsidRPr="00922016">
        <w:t xml:space="preserve">Figure </w:t>
      </w:r>
      <w:r w:rsidR="006E4A46">
        <w:rPr>
          <w:noProof/>
        </w:rPr>
        <w:t>A</w:t>
      </w:r>
      <w:r w:rsidR="006E4A46">
        <w:noBreakHyphen/>
      </w:r>
      <w:r w:rsidR="006E4A46">
        <w:rPr>
          <w:noProof/>
        </w:rPr>
        <w:t>13</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3E2C7A63" w:rsidR="00814A0A" w:rsidRPr="00922016" w:rsidRDefault="00814A0A" w:rsidP="00515665">
      <w:pPr>
        <w:pStyle w:val="Caption"/>
      </w:pPr>
      <w:bookmarkStart w:id="13" w:name="_Ref33956453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3</w:t>
      </w:r>
      <w:r w:rsidR="007C28BC">
        <w:fldChar w:fldCharType="end"/>
      </w:r>
      <w:bookmarkEnd w:id="13"/>
      <w:r w:rsidRPr="00922016">
        <w:t>: FAS score density of KO group K00542 (left) and K07888 (right)</w:t>
      </w:r>
    </w:p>
    <w:p w14:paraId="1E62C508" w14:textId="77777777" w:rsidR="00814A0A" w:rsidRPr="00922016" w:rsidRDefault="00814A0A" w:rsidP="00515665">
      <w:pPr>
        <w:spacing w:before="240"/>
      </w:pPr>
      <w:r w:rsidRPr="00922016">
        <w:t xml:space="preserve">In ortholog group K00542 (guanidinoacetate N-methyltransferase), only one protein member (rat rno:25257) has one Pfam domain (Orn_DAP_Arg_deC). The lack of Pfam domain annotation of other proteins (human hsa:2593,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r w:rsidRPr="00922016">
        <w:t>recall = TP / (TP + FN)</w:t>
      </w:r>
    </w:p>
    <w:p w14:paraId="7A65C9E8" w14:textId="77777777" w:rsidR="006D12A5" w:rsidRPr="00922016" w:rsidRDefault="006D12A5" w:rsidP="00515665">
      <w:r w:rsidRPr="00922016">
        <w:t>precision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6E4A46" w:rsidRPr="00922016">
        <w:t xml:space="preserve">Table </w:t>
      </w:r>
      <w:r w:rsidR="006E4A46">
        <w:rPr>
          <w:noProof/>
        </w:rPr>
        <w:t>A</w:t>
      </w:r>
      <w:r w:rsidR="006E4A46">
        <w:noBreakHyphen/>
      </w:r>
      <w:r w:rsidR="006E4A46">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63378F34" w:rsidR="006D12A5" w:rsidRPr="00922016" w:rsidRDefault="006D12A5" w:rsidP="00515665">
      <w:pPr>
        <w:pStyle w:val="Caption"/>
        <w:keepNext/>
      </w:pPr>
      <w:bookmarkStart w:id="14" w:name="_Ref371839426"/>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3</w:t>
      </w:r>
      <w:r w:rsidR="00417319">
        <w:fldChar w:fldCharType="end"/>
      </w:r>
      <w:bookmarkEnd w:id="14"/>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6E4A46" w:rsidRPr="00922016">
        <w:t xml:space="preserve">Table </w:t>
      </w:r>
      <w:r w:rsidR="006E4A46">
        <w:rPr>
          <w:noProof/>
        </w:rPr>
        <w:t>A</w:t>
      </w:r>
      <w:r w:rsidR="006E4A46">
        <w:noBreakHyphen/>
      </w:r>
      <w:r w:rsidR="006E4A46">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6E4A46" w:rsidRPr="00922016">
        <w:t xml:space="preserve">Figure </w:t>
      </w:r>
      <w:r w:rsidR="006E4A46">
        <w:rPr>
          <w:noProof/>
        </w:rPr>
        <w:t>A</w:t>
      </w:r>
      <w:r w:rsidR="006E4A46">
        <w:noBreakHyphen/>
      </w:r>
      <w:r w:rsidR="006E4A46">
        <w:rPr>
          <w:noProof/>
        </w:rPr>
        <w:t>14</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5CED479A" w:rsidR="006D12A5" w:rsidRPr="00922016" w:rsidRDefault="006D12A5" w:rsidP="00515665">
      <w:pPr>
        <w:pStyle w:val="Caption"/>
      </w:pPr>
      <w:bookmarkStart w:id="15" w:name="_Ref37184032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4</w:t>
      </w:r>
      <w:r w:rsidR="007C28BC">
        <w:fldChar w:fldCharType="end"/>
      </w:r>
      <w:bookmarkEnd w:id="15"/>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6E4A46" w:rsidRPr="00922016">
        <w:t xml:space="preserve">Figure </w:t>
      </w:r>
      <w:r w:rsidR="006E4A46">
        <w:rPr>
          <w:noProof/>
        </w:rPr>
        <w:t>A</w:t>
      </w:r>
      <w:r w:rsidR="006E4A46">
        <w:noBreakHyphen/>
      </w:r>
      <w:r w:rsidR="006E4A46">
        <w:rPr>
          <w:noProof/>
        </w:rPr>
        <w:t>15</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75B5D4EB" w:rsidR="006D12A5" w:rsidRPr="00922016" w:rsidRDefault="006D12A5" w:rsidP="00515665">
      <w:pPr>
        <w:pStyle w:val="Caption"/>
      </w:pPr>
      <w:bookmarkStart w:id="16" w:name="_Ref37184069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5</w:t>
      </w:r>
      <w:r w:rsidR="007C28BC">
        <w:fldChar w:fldCharType="end"/>
      </w:r>
      <w:bookmarkEnd w:id="16"/>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6E4A46" w:rsidRPr="00922016">
        <w:t xml:space="preserve">Table </w:t>
      </w:r>
      <w:r w:rsidR="006E4A46">
        <w:rPr>
          <w:noProof/>
        </w:rPr>
        <w:t>A</w:t>
      </w:r>
      <w:r w:rsidR="006E4A46">
        <w:noBreakHyphen/>
      </w:r>
      <w:r w:rsidR="006E4A46">
        <w:rPr>
          <w:noProof/>
        </w:rPr>
        <w:t>4</w:t>
      </w:r>
      <w:r w:rsidRPr="00922016">
        <w:fldChar w:fldCharType="end"/>
      </w:r>
      <w:r w:rsidRPr="00922016">
        <w:t xml:space="preserve"> below.</w:t>
      </w:r>
    </w:p>
    <w:p w14:paraId="3B8307B2" w14:textId="77DE9C51" w:rsidR="006D12A5" w:rsidRPr="00922016" w:rsidRDefault="006D12A5" w:rsidP="00515665">
      <w:pPr>
        <w:pStyle w:val="Caption"/>
        <w:keepNext/>
      </w:pPr>
      <w:bookmarkStart w:id="17" w:name="_Ref371840839"/>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4</w:t>
      </w:r>
      <w:r w:rsidR="00417319">
        <w:fldChar w:fldCharType="end"/>
      </w:r>
      <w:bookmarkEnd w:id="17"/>
      <w:r w:rsidR="0034446C" w:rsidRPr="00922016">
        <w:t>:</w:t>
      </w:r>
      <w:r w:rsidRPr="00922016">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6E4A46" w:rsidRPr="00922016">
        <w:t xml:space="preserve">Figure </w:t>
      </w:r>
      <w:r w:rsidR="006E4A46">
        <w:rPr>
          <w:noProof/>
        </w:rPr>
        <w:t>A</w:t>
      </w:r>
      <w:r w:rsidR="006E4A46">
        <w:noBreakHyphen/>
      </w:r>
      <w:r w:rsidR="006E4A46">
        <w:rPr>
          <w:noProof/>
        </w:rPr>
        <w:t>16</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CE8E42B" w:rsidR="006D12A5" w:rsidRPr="00922016" w:rsidRDefault="006D12A5" w:rsidP="00515665">
      <w:pPr>
        <w:pStyle w:val="Caption"/>
      </w:pPr>
      <w:bookmarkStart w:id="18" w:name="_Ref37184135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6</w:t>
      </w:r>
      <w:r w:rsidR="007C28BC">
        <w:fldChar w:fldCharType="end"/>
      </w:r>
      <w:bookmarkEnd w:id="18"/>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E10A5EF" w:rsidR="00FD43E0" w:rsidRPr="00922016" w:rsidRDefault="00FD43E0" w:rsidP="00515665">
      <w:pPr>
        <w:pStyle w:val="Caption"/>
      </w:pPr>
      <w:bookmarkStart w:id="19" w:name="_Ref37184242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7</w:t>
      </w:r>
      <w:r w:rsidR="007C28BC">
        <w:fldChar w:fldCharType="end"/>
      </w:r>
      <w:bookmarkEnd w:id="19"/>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6E4A46" w:rsidRPr="00922016">
        <w:t xml:space="preserve">Figure </w:t>
      </w:r>
      <w:r w:rsidR="006E4A46">
        <w:rPr>
          <w:noProof/>
        </w:rPr>
        <w:t>A</w:t>
      </w:r>
      <w:r w:rsidR="006E4A46">
        <w:noBreakHyphen/>
      </w:r>
      <w:r w:rsidR="006E4A46">
        <w:rPr>
          <w:noProof/>
        </w:rPr>
        <w:t>17</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6E4A46" w:rsidRPr="00922016">
        <w:t xml:space="preserve">Figure </w:t>
      </w:r>
      <w:r w:rsidR="006E4A46">
        <w:rPr>
          <w:noProof/>
        </w:rPr>
        <w:t>A</w:t>
      </w:r>
      <w:r w:rsidR="006E4A46">
        <w:noBreakHyphen/>
      </w:r>
      <w:r w:rsidR="006E4A46">
        <w:rPr>
          <w:noProof/>
        </w:rPr>
        <w:t>18</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12BD910D" w:rsidR="00FD43E0" w:rsidRPr="00922016" w:rsidRDefault="00FD43E0" w:rsidP="00515665">
      <w:pPr>
        <w:pStyle w:val="Caption"/>
      </w:pPr>
      <w:bookmarkStart w:id="20" w:name="_Ref37184242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8</w:t>
      </w:r>
      <w:r w:rsidR="007C28BC">
        <w:fldChar w:fldCharType="end"/>
      </w:r>
      <w:bookmarkEnd w:id="20"/>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6E4A46" w:rsidRPr="00922016">
        <w:t xml:space="preserve">Figure </w:t>
      </w:r>
      <w:r w:rsidR="006E4A46">
        <w:rPr>
          <w:noProof/>
        </w:rPr>
        <w:t>A</w:t>
      </w:r>
      <w:r w:rsidR="006E4A46">
        <w:noBreakHyphen/>
      </w:r>
      <w:r w:rsidR="006E4A46">
        <w:rPr>
          <w:noProof/>
        </w:rPr>
        <w:t>19</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3BE08196" w:rsidR="00FD43E0" w:rsidRPr="00922016" w:rsidRDefault="0034446C" w:rsidP="00515665">
      <w:pPr>
        <w:pStyle w:val="Caption"/>
      </w:pPr>
      <w:bookmarkStart w:id="21" w:name="_Ref381607635"/>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19</w:t>
      </w:r>
      <w:r w:rsidR="007C28BC">
        <w:fldChar w:fldCharType="end"/>
      </w:r>
      <w:bookmarkEnd w:id="21"/>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3EF088D1" w:rsidR="00FD43E0" w:rsidRPr="00922016" w:rsidRDefault="00FD43E0" w:rsidP="00515665">
      <w:pPr>
        <w:pStyle w:val="Caption"/>
      </w:pPr>
      <w:bookmarkStart w:id="22" w:name="_Ref37424692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0</w:t>
      </w:r>
      <w:r w:rsidR="007C28BC">
        <w:fldChar w:fldCharType="end"/>
      </w:r>
      <w:bookmarkEnd w:id="22"/>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20BAE619" w:rsidR="00FD43E0" w:rsidRPr="00922016" w:rsidRDefault="00FD43E0" w:rsidP="00515665">
      <w:pPr>
        <w:pStyle w:val="Caption"/>
      </w:pPr>
      <w:bookmarkStart w:id="23" w:name="_Ref374246931"/>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1</w:t>
      </w:r>
      <w:r w:rsidR="007C28BC">
        <w:fldChar w:fldCharType="end"/>
      </w:r>
      <w:bookmarkEnd w:id="23"/>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6E4A46" w:rsidRPr="00922016">
        <w:t xml:space="preserve">Figure </w:t>
      </w:r>
      <w:r w:rsidR="006E4A46">
        <w:rPr>
          <w:noProof/>
        </w:rPr>
        <w:t>A</w:t>
      </w:r>
      <w:r w:rsidR="006E4A46">
        <w:noBreakHyphen/>
      </w:r>
      <w:r w:rsidR="006E4A46">
        <w:rPr>
          <w:noProof/>
        </w:rPr>
        <w:t>20</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6E4A46" w:rsidRPr="00922016">
        <w:t xml:space="preserve">Figure </w:t>
      </w:r>
      <w:r w:rsidR="006E4A46">
        <w:rPr>
          <w:noProof/>
        </w:rPr>
        <w:t>A</w:t>
      </w:r>
      <w:r w:rsidR="006E4A46">
        <w:noBreakHyphen/>
      </w:r>
      <w:r w:rsidR="006E4A46">
        <w:rPr>
          <w:noProof/>
        </w:rPr>
        <w:t>21</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6E4A46" w:rsidRPr="00922016">
        <w:t xml:space="preserve">Figure </w:t>
      </w:r>
      <w:r w:rsidR="006E4A46">
        <w:rPr>
          <w:noProof/>
        </w:rPr>
        <w:t>A</w:t>
      </w:r>
      <w:r w:rsidR="006E4A46">
        <w:noBreakHyphen/>
      </w:r>
      <w:r w:rsidR="006E4A46">
        <w:rPr>
          <w:noProof/>
        </w:rPr>
        <w:t>22</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6E4A46">
        <w:rPr>
          <w:b/>
        </w:rPr>
        <w:t>Error! Reference source not found.</w:t>
      </w:r>
      <w:r w:rsidRPr="00922016">
        <w:fldChar w:fldCharType="end"/>
      </w:r>
      <w:r w:rsidRPr="00922016">
        <w:t>).</w:t>
      </w:r>
    </w:p>
    <w:p w14:paraId="78735C6F" w14:textId="77777777" w:rsidR="00FD43E0" w:rsidRPr="00922016" w:rsidRDefault="00FD43E0" w:rsidP="00515665">
      <w:pPr>
        <w:keepNext/>
      </w:pPr>
      <w:r w:rsidRPr="00922016">
        <w:rPr>
          <w:noProof/>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197D1CAC" w:rsidR="00FD43E0" w:rsidRPr="00922016" w:rsidRDefault="00FD43E0" w:rsidP="00515665">
      <w:pPr>
        <w:pStyle w:val="Caption"/>
      </w:pPr>
      <w:bookmarkStart w:id="24" w:name="_Ref37426125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2</w:t>
      </w:r>
      <w:r w:rsidR="007C28BC">
        <w:fldChar w:fldCharType="end"/>
      </w:r>
      <w:bookmarkEnd w:id="24"/>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6E4A46" w:rsidRPr="00922016">
        <w:t xml:space="preserve">Figure </w:t>
      </w:r>
      <w:r w:rsidR="006E4A46">
        <w:rPr>
          <w:noProof/>
        </w:rPr>
        <w:t>A</w:t>
      </w:r>
      <w:r w:rsidR="006E4A46">
        <w:noBreakHyphen/>
      </w:r>
      <w:r w:rsidR="006E4A46">
        <w:rPr>
          <w:noProof/>
        </w:rPr>
        <w:t>23</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2EF3AF53">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462D31C1" w:rsidR="008F5818" w:rsidRPr="00922016" w:rsidRDefault="008F5818" w:rsidP="00515665">
      <w:pPr>
        <w:pStyle w:val="Caption"/>
      </w:pPr>
      <w:bookmarkStart w:id="25" w:name="_Ref374250297"/>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3</w:t>
      </w:r>
      <w:r w:rsidR="007C28BC">
        <w:fldChar w:fldCharType="end"/>
      </w:r>
      <w:bookmarkEnd w:id="25"/>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6E4A46" w:rsidRPr="00922016">
        <w:t xml:space="preserve">Figure </w:t>
      </w:r>
      <w:r w:rsidR="006E4A46">
        <w:rPr>
          <w:noProof/>
        </w:rPr>
        <w:t>A</w:t>
      </w:r>
      <w:r w:rsidR="006E4A46">
        <w:noBreakHyphen/>
      </w:r>
      <w:r w:rsidR="006E4A46">
        <w:rPr>
          <w:noProof/>
        </w:rPr>
        <w:t>24</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6E4A46" w:rsidRPr="00922016">
        <w:t xml:space="preserve">Figure </w:t>
      </w:r>
      <w:r w:rsidR="006E4A46">
        <w:rPr>
          <w:noProof/>
        </w:rPr>
        <w:t>A</w:t>
      </w:r>
      <w:r w:rsidR="006E4A46">
        <w:noBreakHyphen/>
      </w:r>
      <w:r w:rsidR="006E4A46">
        <w:rPr>
          <w:noProof/>
        </w:rPr>
        <w:t>25</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56DEF010" w:rsidR="008F5818" w:rsidRPr="00922016" w:rsidRDefault="008F5818" w:rsidP="00515665">
      <w:pPr>
        <w:pStyle w:val="Caption"/>
        <w:rPr>
          <w:u w:val="single"/>
        </w:rPr>
      </w:pPr>
      <w:bookmarkStart w:id="26" w:name="_Ref374250743"/>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4</w:t>
      </w:r>
      <w:r w:rsidR="007C28BC">
        <w:fldChar w:fldCharType="end"/>
      </w:r>
      <w:bookmarkEnd w:id="26"/>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1C0E57D3" w:rsidR="008F5818" w:rsidRPr="00922016" w:rsidRDefault="008F5818" w:rsidP="00515665">
      <w:pPr>
        <w:pStyle w:val="Caption"/>
        <w:rPr>
          <w:u w:val="single"/>
        </w:rPr>
      </w:pPr>
      <w:bookmarkStart w:id="27" w:name="_Ref37425074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5</w:t>
      </w:r>
      <w:r w:rsidR="007C28BC">
        <w:fldChar w:fldCharType="end"/>
      </w:r>
      <w:bookmarkEnd w:id="27"/>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t>We filtered the annotations that originate from archaea and bacterial orthologs from both KO-annotated and un-annotated protein sets.</w:t>
      </w:r>
    </w:p>
    <w:p w14:paraId="5E04BF09" w14:textId="36224E47" w:rsidR="001054B0" w:rsidRPr="00922016" w:rsidRDefault="001054B0" w:rsidP="00515665">
      <w:pPr>
        <w:pStyle w:val="Caption"/>
        <w:keepNext/>
      </w:pPr>
      <w:bookmarkStart w:id="28" w:name="_Ref374252152"/>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5</w:t>
      </w:r>
      <w:r w:rsidR="00417319">
        <w:fldChar w:fldCharType="end"/>
      </w:r>
      <w:bookmarkEnd w:id="28"/>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6E4A46" w:rsidRPr="00922016">
        <w:t xml:space="preserve">Table </w:t>
      </w:r>
      <w:r w:rsidR="006E4A46">
        <w:rPr>
          <w:noProof/>
        </w:rPr>
        <w:t>A</w:t>
      </w:r>
      <w:r w:rsidR="006E4A46">
        <w:noBreakHyphen/>
      </w:r>
      <w:r w:rsidR="006E4A46">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6C0BEEA1" w:rsidR="001054B0" w:rsidRPr="00922016" w:rsidRDefault="001054B0" w:rsidP="00515665">
      <w:pPr>
        <w:pStyle w:val="Caption"/>
      </w:pPr>
      <w:bookmarkStart w:id="29" w:name="_Ref37425319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6</w:t>
      </w:r>
      <w:r w:rsidR="007C28BC">
        <w:fldChar w:fldCharType="end"/>
      </w:r>
      <w:bookmarkEnd w:id="29"/>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6E4A46" w:rsidRPr="00922016">
        <w:t xml:space="preserve">Figure </w:t>
      </w:r>
      <w:r w:rsidR="006E4A46">
        <w:rPr>
          <w:noProof/>
        </w:rPr>
        <w:t>A</w:t>
      </w:r>
      <w:r w:rsidR="006E4A46">
        <w:noBreakHyphen/>
      </w:r>
      <w:r w:rsidR="006E4A46">
        <w:rPr>
          <w:noProof/>
        </w:rPr>
        <w:t>26</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7956B1F2" w:rsidR="00515665" w:rsidRPr="00922016" w:rsidRDefault="00515665" w:rsidP="00515665">
      <w:pPr>
        <w:pStyle w:val="Caption"/>
      </w:pPr>
      <w:bookmarkStart w:id="30" w:name="_Ref374253766"/>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7</w:t>
      </w:r>
      <w:r w:rsidR="007C28BC">
        <w:fldChar w:fldCharType="end"/>
      </w:r>
      <w:bookmarkEnd w:id="30"/>
      <w:r w:rsidRPr="00922016">
        <w:t>: The PPI degree distribution of 3 protein sets</w:t>
      </w:r>
    </w:p>
    <w:p w14:paraId="5414D295" w14:textId="77777777" w:rsidR="00515665" w:rsidRPr="00922016" w:rsidRDefault="00515665" w:rsidP="00515665">
      <w:pPr>
        <w:rPr>
          <w:rStyle w:val="IntenseEmphasis"/>
          <w:b w:val="0"/>
          <w:i w:val="0"/>
        </w:rPr>
      </w:pPr>
      <w:r w:rsidRPr="00922016">
        <w:fldChar w:fldCharType="begin"/>
      </w:r>
      <w:r w:rsidRPr="00922016">
        <w:rPr>
          <w:rStyle w:val="IntenseEmphasis"/>
          <w:b w:val="0"/>
          <w:i w:val="0"/>
        </w:rPr>
        <w:instrText xml:space="preserve"> REF _Ref374253766 \h </w:instrText>
      </w:r>
      <w:r w:rsidRPr="00922016">
        <w:fldChar w:fldCharType="separate"/>
      </w:r>
      <w:r w:rsidR="006E4A46" w:rsidRPr="00922016">
        <w:t xml:space="preserve">Figure </w:t>
      </w:r>
      <w:r w:rsidR="006E4A46">
        <w:rPr>
          <w:noProof/>
        </w:rPr>
        <w:t>A</w:t>
      </w:r>
      <w:r w:rsidR="006E4A46">
        <w:noBreakHyphen/>
      </w:r>
      <w:r w:rsidR="006E4A46">
        <w:rPr>
          <w:noProof/>
        </w:rPr>
        <w:t>27</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1764F41E" w:rsidR="00515665" w:rsidRPr="00922016" w:rsidRDefault="00515665" w:rsidP="00515665">
      <w:pPr>
        <w:pStyle w:val="Caption"/>
        <w:jc w:val="center"/>
        <w:rPr>
          <w:rStyle w:val="IntenseEmphasis"/>
          <w:b/>
          <w:i w:val="0"/>
        </w:rPr>
      </w:pPr>
      <w:bookmarkStart w:id="31" w:name="_Ref374264459"/>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8</w:t>
      </w:r>
      <w:r w:rsidR="007C28BC">
        <w:fldChar w:fldCharType="end"/>
      </w:r>
      <w:bookmarkEnd w:id="31"/>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006E4A46" w:rsidRPr="00922016">
        <w:t xml:space="preserve">Figure </w:t>
      </w:r>
      <w:r w:rsidR="006E4A46">
        <w:rPr>
          <w:noProof/>
        </w:rPr>
        <w:t>A</w:t>
      </w:r>
      <w:r w:rsidR="006E4A46">
        <w:noBreakHyphen/>
      </w:r>
      <w:r w:rsidR="006E4A46">
        <w:rPr>
          <w:noProof/>
        </w:rPr>
        <w:t>28</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6E4A46" w:rsidRPr="00922016">
        <w:t xml:space="preserve">Figure </w:t>
      </w:r>
      <w:r w:rsidR="006E4A46">
        <w:rPr>
          <w:noProof/>
        </w:rPr>
        <w:t>A</w:t>
      </w:r>
      <w:r w:rsidR="006E4A46">
        <w:noBreakHyphen/>
      </w:r>
      <w:r w:rsidR="006E4A46">
        <w:rPr>
          <w:noProof/>
        </w:rPr>
        <w:t>29</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BAAC88" w:rsidR="0007725F" w:rsidRPr="00922016" w:rsidRDefault="0007725F" w:rsidP="0007725F">
      <w:pPr>
        <w:pStyle w:val="Caption"/>
      </w:pPr>
      <w:bookmarkStart w:id="32" w:name="_Ref371843960"/>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29</w:t>
      </w:r>
      <w:r w:rsidR="007C28BC">
        <w:fldChar w:fldCharType="end"/>
      </w:r>
      <w:bookmarkEnd w:id="32"/>
      <w:r w:rsidRPr="00922016">
        <w:t>: The numbers of HamFAS-only KOs distributed into different pathway categories</w:t>
      </w:r>
    </w:p>
    <w:p w14:paraId="7186738C" w14:textId="472605C4" w:rsidR="002C1694" w:rsidRPr="00922016" w:rsidRDefault="00DF5494" w:rsidP="00515665">
      <w:r w:rsidRPr="00922016">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4314,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6474</w:t>
      </w:r>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4314,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AT1G02930,...</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2310 - ath:AT1G02930,...</w:t>
      </w:r>
    </w:p>
    <w:p w14:paraId="036167EF" w14:textId="77777777" w:rsidR="00AE0890" w:rsidRPr="00922016" w:rsidRDefault="00AE0890" w:rsidP="00AE0890">
      <w:pPr>
        <w:spacing w:after="0" w:line="240" w:lineRule="auto"/>
        <w:jc w:val="both"/>
      </w:pPr>
      <w:r w:rsidRPr="00922016">
        <w:t xml:space="preserve">(sce:1884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4570,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487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D0CFE39" w:rsidR="00AD08DF" w:rsidRPr="00922016" w:rsidRDefault="00AD08DF" w:rsidP="00515665">
      <w:r w:rsidRPr="00922016">
        <w:t>Metabolic pathway analysis</w:t>
      </w:r>
      <w:r w:rsidR="002F7AE1" w:rsidRPr="00922016">
        <w:t xml:space="preserve"> of </w:t>
      </w:r>
      <w:r w:rsidR="0057765D" w:rsidRPr="00922016">
        <w:t>microsporidia</w:t>
      </w:r>
      <w:r w:rsidR="002F7AE1" w:rsidRPr="00922016">
        <w:t xml:space="preserve"> last common ancestor proteins</w:t>
      </w:r>
    </w:p>
    <w:p w14:paraId="3CA8A2DC" w14:textId="77777777" w:rsidR="00AD08DF" w:rsidRPr="00922016" w:rsidRDefault="00AD08DF" w:rsidP="00515665">
      <w:r w:rsidRPr="00922016">
        <w:t>Introduction</w:t>
      </w:r>
    </w:p>
    <w:p w14:paraId="56AB44A8" w14:textId="05305561"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ied spores</w:t>
      </w:r>
      <w:r w:rsidR="00747810">
        <w:t xml:space="preserve"> </w:t>
      </w:r>
      <w:r w:rsidR="00747810">
        <w:fldChar w:fldCharType="begin"/>
      </w:r>
      <w:r w:rsidR="00747810">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747810" w:rsidRPr="00747810">
        <w:rPr>
          <w:rFonts w:ascii="Calibri"/>
          <w:szCs w:val="24"/>
          <w:u w:val="dash"/>
        </w:rPr>
        <w:t>(Keeling and Fast, 2002)</w:t>
      </w:r>
      <w:r w:rsidR="00747810">
        <w:fldChar w:fldCharType="end"/>
      </w:r>
      <w:r w:rsidR="00BB1196" w:rsidRPr="00922016">
        <w:t>.</w:t>
      </w:r>
    </w:p>
    <w:p w14:paraId="2C7CAEFC" w14:textId="77777777" w:rsidR="00AD08DF" w:rsidRPr="00922016" w:rsidRDefault="00AD08DF" w:rsidP="00515665">
      <w:r w:rsidRPr="00922016">
        <w:t>Methods</w:t>
      </w:r>
    </w:p>
    <w:p w14:paraId="08DA4636" w14:textId="051B036D" w:rsidR="00E85181" w:rsidRPr="00922016" w:rsidRDefault="00E85181" w:rsidP="00515665">
      <w:r w:rsidRPr="00922016">
        <w:t xml:space="preserve">We used HamFAS approach to do KO annotation for 1605 </w:t>
      </w:r>
      <w:r w:rsidR="0057765D" w:rsidRPr="00922016">
        <w:t>microsporidia</w:t>
      </w:r>
      <w:r w:rsidRPr="00922016">
        <w:t xml:space="preserve"> last common ancestor proteins. </w:t>
      </w:r>
      <w:r w:rsidR="0063307E" w:rsidRPr="00922016">
        <w:t xml:space="preserve">HaMStR was used for ortholog search between </w:t>
      </w:r>
      <w:r w:rsidR="0057765D" w:rsidRPr="00922016">
        <w:t>microsporidia</w:t>
      </w:r>
      <w:r w:rsidR="0063307E" w:rsidRPr="00922016">
        <w:t xml:space="preserve"> last common ancestor (seed) and KEGG reference species (reference). </w:t>
      </w:r>
      <w:r w:rsidRPr="00922016">
        <w:t xml:space="preserve">Since one </w:t>
      </w:r>
      <w:r w:rsidR="0057765D" w:rsidRPr="00922016">
        <w:t>microsporidia</w:t>
      </w:r>
      <w:r w:rsidRPr="00922016">
        <w:t xml:space="preserve"> last common ancestor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57765D" w:rsidRPr="00922016">
        <w:t>microsporidia</w:t>
      </w:r>
      <w:r w:rsidR="009C6DDE" w:rsidRPr="00922016">
        <w:t xml:space="preserve"> last common ancestor protein.</w:t>
      </w:r>
    </w:p>
    <w:p w14:paraId="0CAA49C1" w14:textId="51EFCB54"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protein to </w:t>
      </w:r>
      <w:r w:rsidR="007456F8" w:rsidRPr="00922016">
        <w:t xml:space="preserve">the </w:t>
      </w:r>
      <w:r w:rsidR="0057765D" w:rsidRPr="00922016">
        <w:t>microsporidia</w:t>
      </w:r>
      <w:r w:rsidR="007456F8" w:rsidRPr="00922016">
        <w:t xml:space="preserve"> last common ancestor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3340CE84" w:rsidR="005762A9" w:rsidRDefault="00956FAF" w:rsidP="00515665">
      <w:r w:rsidRPr="00922016">
        <w:t xml:space="preserve">The KO-annotated </w:t>
      </w:r>
      <w:r w:rsidR="0057765D" w:rsidRPr="00922016">
        <w:t>microsporidia</w:t>
      </w:r>
      <w:r w:rsidRPr="00922016">
        <w:t xml:space="preserve"> last common ancestor proteins were then mapped to KEGG pathways</w:t>
      </w:r>
      <w:r w:rsidR="0016239F" w:rsidRPr="00922016">
        <w:t>.</w:t>
      </w:r>
      <w:r w:rsidRPr="00922016">
        <w:t xml:space="preserve"> </w:t>
      </w:r>
      <w:r w:rsidR="0016239F" w:rsidRPr="00922016">
        <w:t xml:space="preserve">The result was </w:t>
      </w:r>
      <w:r w:rsidRPr="00922016">
        <w:t xml:space="preserve">compared with </w:t>
      </w:r>
      <w:r w:rsidR="00AF44F4" w:rsidRPr="00922016">
        <w:t xml:space="preserve">E.cuniculi, E.hellem, E.intestinalis, </w:t>
      </w:r>
      <w:r w:rsidR="0016239F" w:rsidRPr="00922016">
        <w:t xml:space="preserve">N.ceranae, </w:t>
      </w:r>
      <w:r w:rsidR="00B34166" w:rsidRPr="00922016">
        <w:t>4</w:t>
      </w:r>
      <w:r w:rsidR="00B34166">
        <w:t>/11</w:t>
      </w:r>
      <w:r w:rsidR="00B34166" w:rsidRPr="00922016">
        <w:t xml:space="preserve"> extant microsporidia species</w:t>
      </w:r>
      <w:r w:rsidR="00B34166">
        <w:t xml:space="preserve"> under this </w:t>
      </w:r>
      <w:r w:rsidR="000F3DD6">
        <w:t>study</w:t>
      </w:r>
      <w:r w:rsidR="000F3DD6" w:rsidRPr="00B34166">
        <w:t xml:space="preserve"> </w:t>
      </w:r>
      <w:r w:rsidR="000F3DD6" w:rsidRPr="00922016">
        <w:t>that are available in KEGG database, and</w:t>
      </w:r>
      <w:r w:rsidRPr="00922016">
        <w:t xml:space="preserve">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0AFAE5A9" w:rsidR="00B77CBE" w:rsidRPr="00922016" w:rsidRDefault="00B77CBE" w:rsidP="00515665">
      <w:r>
        <w:t xml:space="preserve">We also compare the connectivity network between microsporidia last common ancestor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690E9C30" w14:textId="4FCDD6FD" w:rsidR="00BC5E75" w:rsidRDefault="00BC5E75" w:rsidP="00515665">
      <w:r w:rsidRPr="00922016">
        <w:t>How many protein</w:t>
      </w:r>
      <w:r w:rsidR="004F1871" w:rsidRPr="00922016">
        <w:t>s</w:t>
      </w:r>
      <w:r w:rsidRPr="00922016">
        <w:t xml:space="preserve"> are annotated?</w:t>
      </w:r>
    </w:p>
    <w:p w14:paraId="2D5B53F1" w14:textId="17B18282" w:rsidR="009A63CE" w:rsidRDefault="00B30847" w:rsidP="00515665">
      <w:r>
        <w:t xml:space="preserve">Using HamFAS approach </w:t>
      </w:r>
      <w:r w:rsidR="00B16BDA">
        <w:t>we have annotated 1048</w:t>
      </w:r>
      <w:r w:rsidR="009A63CE">
        <w:t xml:space="preserve"> out of 1605 microsporidian last common ancestor proteins with </w:t>
      </w:r>
      <w:r w:rsidR="00B16BDA">
        <w:t xml:space="preserve">1344 different KO identifiers. </w:t>
      </w:r>
    </w:p>
    <w:p w14:paraId="5037319C" w14:textId="77777777" w:rsidR="009A63CE" w:rsidRDefault="00313765" w:rsidP="009A63CE">
      <w:pPr>
        <w:keepNext/>
      </w:pPr>
      <w:r>
        <w:rPr>
          <w:noProof/>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p>
    <w:p w14:paraId="2D044058" w14:textId="6D5B4508" w:rsidR="00313765" w:rsidRPr="00922016" w:rsidRDefault="009A63CE" w:rsidP="00420BCC">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0</w:t>
      </w:r>
      <w:r w:rsidR="007C28BC">
        <w:fldChar w:fldCharType="end"/>
      </w:r>
      <w:r>
        <w:t>: Distribution of FAS scores and patristic distances of KO-annotated microsporidian last common ancestor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59FEE0D5" w14:textId="54305C66" w:rsidR="00AF44F4" w:rsidRPr="00922016" w:rsidRDefault="004028D8" w:rsidP="00515665">
      <w:r w:rsidRPr="00922016">
        <w:t xml:space="preserve">Pathway enrichment result of </w:t>
      </w:r>
      <w:r w:rsidR="0057765D" w:rsidRPr="00922016">
        <w:t>microsporidia</w:t>
      </w:r>
      <w:r w:rsidRPr="00922016">
        <w:t xml:space="preserve"> last common ancestor is shown in</w:t>
      </w:r>
      <w:r w:rsidR="005D353D" w:rsidRPr="00922016">
        <w:t xml:space="preserve"> </w:t>
      </w:r>
      <w:r w:rsidR="005D353D" w:rsidRPr="00922016">
        <w:fldChar w:fldCharType="begin"/>
      </w:r>
      <w:r w:rsidR="005D353D" w:rsidRPr="00922016">
        <w:instrText xml:space="preserve"> REF _Ref381618468 \h </w:instrText>
      </w:r>
      <w:r w:rsidR="005D353D" w:rsidRPr="00922016">
        <w:fldChar w:fldCharType="separate"/>
      </w:r>
      <w:r w:rsidR="006E4A46" w:rsidRPr="00922016">
        <w:t xml:space="preserve">Figure </w:t>
      </w:r>
      <w:r w:rsidR="006E4A46">
        <w:rPr>
          <w:noProof/>
        </w:rPr>
        <w:t>A</w:t>
      </w:r>
      <w:r w:rsidR="006E4A46">
        <w:noBreakHyphen/>
      </w:r>
      <w:r w:rsidR="006E4A46">
        <w:rPr>
          <w:noProof/>
        </w:rPr>
        <w:t>31</w:t>
      </w:r>
      <w:r w:rsidR="005D353D" w:rsidRPr="00922016">
        <w:fldChar w:fldCharType="end"/>
      </w:r>
      <w:r w:rsidR="005D353D" w:rsidRPr="00922016">
        <w:t xml:space="preserve">. </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FB7B19F" w:rsidR="004028D8" w:rsidRPr="00922016" w:rsidRDefault="004028D8" w:rsidP="004028D8">
      <w:pPr>
        <w:pStyle w:val="Caption"/>
      </w:pPr>
      <w:bookmarkStart w:id="33" w:name="_Ref38161846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1</w:t>
      </w:r>
      <w:r w:rsidR="007C28BC">
        <w:fldChar w:fldCharType="end"/>
      </w:r>
      <w:bookmarkEnd w:id="33"/>
      <w:r w:rsidRPr="00922016">
        <w:t xml:space="preserve">: Pathway enrichment of </w:t>
      </w:r>
      <w:r w:rsidR="0057765D" w:rsidRPr="00922016">
        <w:t>microsporidia</w:t>
      </w:r>
      <w:r w:rsidRPr="00922016">
        <w:t xml:space="preserve"> last common ancestor</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1A215E4D" w:rsidR="004028D8" w:rsidRPr="00922016" w:rsidRDefault="00CD0335" w:rsidP="00515665">
      <w:r w:rsidRPr="00922016">
        <w:fldChar w:fldCharType="begin"/>
      </w:r>
      <w:r w:rsidRPr="00922016">
        <w:instrText xml:space="preserve"> REF _Ref381627102 \h </w:instrText>
      </w:r>
      <w:r w:rsidRPr="00922016">
        <w:fldChar w:fldCharType="separate"/>
      </w:r>
      <w:r w:rsidR="006E4A46" w:rsidRPr="00922016">
        <w:t xml:space="preserve">Figure </w:t>
      </w:r>
      <w:r w:rsidR="006E4A46">
        <w:rPr>
          <w:noProof/>
        </w:rPr>
        <w:t>A</w:t>
      </w:r>
      <w:r w:rsidR="006E4A46">
        <w:noBreakHyphen/>
      </w:r>
      <w:r w:rsidR="006E4A46">
        <w:rPr>
          <w:noProof/>
        </w:rPr>
        <w:t>32</w:t>
      </w:r>
      <w:r w:rsidRPr="00922016">
        <w:fldChar w:fldCharType="end"/>
      </w:r>
      <w:r w:rsidRPr="00922016">
        <w:t xml:space="preserve"> shows the fractions of proteins take part in different pathway categories of </w:t>
      </w:r>
      <w:r w:rsidR="0057765D" w:rsidRPr="00922016">
        <w:t>microsporidia</w:t>
      </w:r>
      <w:r w:rsidRPr="00922016">
        <w:t xml:space="preserve"> last common ancestor in comparison to other extant species. </w:t>
      </w:r>
      <w:r w:rsidR="00B77CBE">
        <w:t>M</w:t>
      </w:r>
      <w:r w:rsidR="0057765D" w:rsidRPr="00922016">
        <w:t>icrosporidia</w:t>
      </w:r>
      <w:r w:rsidRPr="00922016">
        <w:t xml:space="preserve"> last common ancestor has more proteins in metabolism than the 4 extant </w:t>
      </w:r>
      <w:r w:rsidR="0057765D" w:rsidRPr="00922016">
        <w:t>microsporidia</w:t>
      </w:r>
      <w:r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7A09C0C4" w:rsidR="00B72512" w:rsidRPr="00922016" w:rsidRDefault="00CD0335" w:rsidP="00CD0335">
      <w:pPr>
        <w:pStyle w:val="Caption"/>
      </w:pPr>
      <w:bookmarkStart w:id="34" w:name="_Ref381627102"/>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2</w:t>
      </w:r>
      <w:r w:rsidR="007C28BC">
        <w:fldChar w:fldCharType="end"/>
      </w:r>
      <w:bookmarkEnd w:id="34"/>
      <w:r w:rsidRPr="00922016">
        <w:t>: Fractions of proteins distributed in different pathway categories.</w:t>
      </w:r>
    </w:p>
    <w:p w14:paraId="19EF8070" w14:textId="0990624F"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006E4A46" w:rsidRPr="00922016">
        <w:t xml:space="preserve">Figure </w:t>
      </w:r>
      <w:r w:rsidR="006E4A46">
        <w:rPr>
          <w:noProof/>
        </w:rPr>
        <w:t>A</w:t>
      </w:r>
      <w:r w:rsidR="006E4A46">
        <w:noBreakHyphen/>
      </w:r>
      <w:r w:rsidR="006E4A46">
        <w:rPr>
          <w:noProof/>
        </w:rPr>
        <w:t>33</w:t>
      </w:r>
      <w:r w:rsidRPr="00922016">
        <w:fldChar w:fldCharType="end"/>
      </w:r>
      <w:r w:rsidRPr="00922016">
        <w:t xml:space="preserve">. In general, </w:t>
      </w:r>
      <w:r w:rsidR="0057765D" w:rsidRPr="00922016">
        <w:t>microsporidia</w:t>
      </w:r>
      <w:r w:rsidRPr="00922016">
        <w:t xml:space="preserve"> last common ancestor has more proteins mapped into pathways in comparison to extent </w:t>
      </w:r>
      <w:r w:rsidR="0057765D" w:rsidRPr="00922016">
        <w:t>microsporidia</w:t>
      </w:r>
      <w:r w:rsidRPr="00922016">
        <w:t xml:space="preserve"> species, especially in Cell growth and death, Signal transduction, Folding, sorting and degradation, Carbohydrate and Lipid metabolism. </w:t>
      </w:r>
      <w:r w:rsidR="00B419BB" w:rsidRPr="00922016">
        <w:t xml:space="preserve">However, it is still very less when compare to S.cerevisiae, a representative of free-living organisms. </w:t>
      </w:r>
      <w:r w:rsidR="007A0A5F" w:rsidRPr="00922016">
        <w:t xml:space="preserve">It suggests that the </w:t>
      </w:r>
      <w:r w:rsidR="0057765D" w:rsidRPr="00922016">
        <w:t>microsporidia</w:t>
      </w:r>
      <w:r w:rsidR="007A0A5F" w:rsidRPr="00922016">
        <w:t xml:space="preserve"> last common ancestor already have a parasitic-living style. </w:t>
      </w:r>
    </w:p>
    <w:p w14:paraId="61AA3014" w14:textId="77777777" w:rsidR="00023972" w:rsidRPr="00922016" w:rsidRDefault="00C93C68" w:rsidP="00023972">
      <w:pPr>
        <w:keepNext/>
      </w:pPr>
      <w:r w:rsidRPr="00922016">
        <w:rPr>
          <w:noProof/>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0E184789" w:rsidR="00BD156C" w:rsidRDefault="00023972" w:rsidP="005A74EC">
      <w:pPr>
        <w:pStyle w:val="Caption"/>
      </w:pPr>
      <w:bookmarkStart w:id="35" w:name="_Ref381628048"/>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3</w:t>
      </w:r>
      <w:r w:rsidR="007C28BC">
        <w:fldChar w:fldCharType="end"/>
      </w:r>
      <w:bookmarkEnd w:id="35"/>
      <w:r w:rsidRPr="00922016">
        <w:t xml:space="preserve">: Number of proteins of each taxon (green for </w:t>
      </w:r>
      <w:r w:rsidR="0057765D" w:rsidRPr="00922016">
        <w:t>microsporidia</w:t>
      </w:r>
      <w:r w:rsidRPr="00922016">
        <w:t xml:space="preserve"> last common ancestor, orange for E.cuniculi, purple for E.hellem, pink for E.intestinalis, green for N.ceranae and yellow for S.cerevisiae) participates in different KEGG pathways. </w:t>
      </w:r>
    </w:p>
    <w:p w14:paraId="3CF08F5A" w14:textId="60C61DDB" w:rsidR="00864069" w:rsidRPr="00922016" w:rsidRDefault="00B77CBE" w:rsidP="00414BB9">
      <w:r>
        <w:t>We compare the connectivity of annotated proteins between microsporidia last common ancestor and the contempo</w:t>
      </w:r>
      <w:r w:rsidR="00F64C20">
        <w:t>rary species under this study for the core metabolic pathways used in</w:t>
      </w:r>
      <w:r w:rsidR="00747810">
        <w:t xml:space="preserve"> </w:t>
      </w:r>
      <w:r w:rsidR="00747810">
        <w:fldChar w:fldCharType="begin"/>
      </w:r>
      <w:r w:rsidR="00747810">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fldChar w:fldCharType="separate"/>
      </w:r>
      <w:r w:rsidR="00747810" w:rsidRPr="00747810">
        <w:rPr>
          <w:rFonts w:ascii="Calibri"/>
          <w:szCs w:val="24"/>
          <w:u w:val="dash"/>
        </w:rPr>
        <w:t xml:space="preserve">(Nerima </w:t>
      </w:r>
      <w:r w:rsidR="00747810" w:rsidRPr="00747810">
        <w:rPr>
          <w:rFonts w:ascii="Calibri"/>
          <w:i/>
          <w:iCs/>
          <w:szCs w:val="24"/>
          <w:u w:val="dash"/>
        </w:rPr>
        <w:t>et al.</w:t>
      </w:r>
      <w:r w:rsidR="00747810" w:rsidRPr="00747810">
        <w:rPr>
          <w:rFonts w:ascii="Calibri"/>
          <w:szCs w:val="24"/>
          <w:u w:val="dash"/>
        </w:rPr>
        <w:t>, 2010)</w:t>
      </w:r>
      <w:r w:rsidR="0074781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6FE83119" w:rsidR="00414BB9" w:rsidRDefault="00414BB9" w:rsidP="00414BB9">
      <w:pPr>
        <w:pStyle w:val="Caption"/>
      </w:pPr>
      <w:bookmarkStart w:id="36" w:name="_Ref382239871"/>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4</w:t>
      </w:r>
      <w:r w:rsidR="007C28BC">
        <w:fldChar w:fldCharType="end"/>
      </w:r>
      <w:bookmarkEnd w:id="36"/>
      <w:r>
        <w:t>: Number of nodes</w:t>
      </w:r>
      <w:r w:rsidR="007A101D">
        <w:t xml:space="preserve"> (left) </w:t>
      </w:r>
      <w:r>
        <w:t>and edges</w:t>
      </w:r>
      <w:r w:rsidR="007A101D">
        <w:t xml:space="preserve"> (right)</w:t>
      </w:r>
      <w:r>
        <w:t xml:space="preserve"> of core pathways for microsporidian last common ancestor, E.cuniculi, E.hellem, E.intestinalis, N.ceranae and S.cerevisiae.</w:t>
      </w:r>
    </w:p>
    <w:p w14:paraId="321E68EC" w14:textId="0F5D2AF4" w:rsidR="00CF77A8" w:rsidRPr="00414BB9" w:rsidRDefault="00CF77A8" w:rsidP="00CF77A8">
      <w:r>
        <w:fldChar w:fldCharType="begin"/>
      </w:r>
      <w:r>
        <w:instrText xml:space="preserve"> REF _Ref382239871 \h </w:instrText>
      </w:r>
      <w:r>
        <w:fldChar w:fldCharType="separate"/>
      </w:r>
      <w:r w:rsidR="006E4A46">
        <w:t xml:space="preserve">Figure </w:t>
      </w:r>
      <w:r w:rsidR="006E4A46">
        <w:rPr>
          <w:noProof/>
        </w:rPr>
        <w:t>A</w:t>
      </w:r>
      <w:r w:rsidR="006E4A46">
        <w:noBreakHyphen/>
      </w:r>
      <w:r w:rsidR="006E4A46">
        <w:rPr>
          <w:noProof/>
        </w:rPr>
        <w:t>34</w:t>
      </w:r>
      <w:r>
        <w:fldChar w:fldCharType="end"/>
      </w:r>
      <w:r>
        <w:t xml:space="preserve"> shows the comparison between number of nodes and edges in six core metabolic networks for microsporidian last common ancestor and other 5 extant species. The average node degree, average path length and network diameter (</w:t>
      </w:r>
      <w:r w:rsidR="00B262F4">
        <w:t>the longest shortest</w:t>
      </w:r>
      <w:r>
        <w:t xml:space="preserve"> path</w:t>
      </w:r>
      <w:r w:rsidR="00D26638">
        <w:t>s</w:t>
      </w:r>
      <w:r>
        <w:t xml:space="preserve">) can be seen in </w:t>
      </w:r>
      <w:r>
        <w:fldChar w:fldCharType="begin"/>
      </w:r>
      <w:r>
        <w:instrText xml:space="preserve"> REF _Ref382239902 \h </w:instrText>
      </w:r>
      <w:r>
        <w:fldChar w:fldCharType="separate"/>
      </w:r>
      <w:r w:rsidR="006E4A46">
        <w:t xml:space="preserve">Figure </w:t>
      </w:r>
      <w:r w:rsidR="006E4A46">
        <w:rPr>
          <w:noProof/>
        </w:rPr>
        <w:t>A</w:t>
      </w:r>
      <w:r w:rsidR="006E4A46">
        <w:noBreakHyphen/>
      </w:r>
      <w:r w:rsidR="006E4A46">
        <w:rPr>
          <w:noProof/>
        </w:rPr>
        <w:t>35</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6FFBDF5F" w:rsidR="00414BB9" w:rsidRDefault="00414BB9" w:rsidP="00414BB9">
      <w:pPr>
        <w:pStyle w:val="Caption"/>
      </w:pPr>
      <w:bookmarkStart w:id="37" w:name="_Ref382239902"/>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5</w:t>
      </w:r>
      <w:r w:rsidR="007C28BC">
        <w:fldChar w:fldCharType="end"/>
      </w:r>
      <w:bookmarkEnd w:id="37"/>
      <w:r>
        <w:t>: Density of average node degree, average path length and diameter (maximal path length) of microsporidian last common ancestor,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rsidR="006E4A46">
        <w:t xml:space="preserve">Table </w:t>
      </w:r>
      <w:r w:rsidR="006E4A46">
        <w:rPr>
          <w:noProof/>
        </w:rPr>
        <w:t>A</w:t>
      </w:r>
      <w:r w:rsidR="006E4A46">
        <w:noBreakHyphen/>
      </w:r>
      <w:r w:rsidR="006E4A46">
        <w:rPr>
          <w:noProof/>
        </w:rPr>
        <w:t>6</w:t>
      </w:r>
      <w:r>
        <w:fldChar w:fldCharType="end"/>
      </w:r>
      <w:r>
        <w:t>.</w:t>
      </w:r>
    </w:p>
    <w:p w14:paraId="67E57EC3" w14:textId="23514330" w:rsidR="00347107" w:rsidRPr="00922016" w:rsidRDefault="00347107" w:rsidP="004E5FAF">
      <w:r w:rsidRPr="00922016">
        <w:t>According to</w:t>
      </w:r>
      <w:r w:rsidR="00747810">
        <w:t xml:space="preserve"> </w:t>
      </w:r>
      <w:r w:rsidR="00747810">
        <w:fldChar w:fldCharType="begin"/>
      </w:r>
      <w:r w:rsidR="006565AF">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fldChar w:fldCharType="separate"/>
      </w:r>
      <w:r w:rsidR="006565AF" w:rsidRPr="006565AF">
        <w:rPr>
          <w:rFonts w:ascii="Calibri"/>
          <w:szCs w:val="24"/>
          <w:u w:val="dash"/>
        </w:rPr>
        <w:t xml:space="preserve">(Fast and Keeling, 2001; Agnew </w:t>
      </w:r>
      <w:r w:rsidR="006565AF" w:rsidRPr="006565AF">
        <w:rPr>
          <w:rFonts w:ascii="Calibri"/>
          <w:i/>
          <w:iCs/>
          <w:szCs w:val="24"/>
          <w:u w:val="dash"/>
        </w:rPr>
        <w:t>et al.</w:t>
      </w:r>
      <w:r w:rsidR="006565AF" w:rsidRPr="006565AF">
        <w:rPr>
          <w:rFonts w:ascii="Calibri"/>
          <w:szCs w:val="24"/>
          <w:u w:val="dash"/>
        </w:rPr>
        <w:t>, 2003; Keeling and Fast, 2002)</w:t>
      </w:r>
      <w:r w:rsidR="00747810">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w:t>
      </w:r>
      <w:r w:rsidR="00A171AD">
        <w:t xml:space="preserve"> Those studies also </w:t>
      </w:r>
      <w:r w:rsidR="004E5FAF">
        <w:t>hypothesized that microsporidia</w:t>
      </w:r>
      <w:r w:rsidR="00EB0097" w:rsidRPr="00922016">
        <w:t xml:space="preserve"> </w:t>
      </w:r>
      <w:r w:rsidRPr="00922016">
        <w:t xml:space="preserve">will replace pyruvate dehydrogenase complex (PDH) by pyruvate ferredoxin oxidoreductase (PFOR) in order to convert pyruvate into acetyl-CoA and produce NADH. </w:t>
      </w:r>
      <w:r w:rsidR="001460DE">
        <w:t>For the common ancestor, w</w:t>
      </w:r>
      <w:r w:rsidR="003A13F0" w:rsidRPr="00922016">
        <w:t>e could not find</w:t>
      </w:r>
      <w:r w:rsidRPr="00922016">
        <w:t xml:space="preserve"> </w:t>
      </w:r>
      <w:r w:rsidR="003A13F0" w:rsidRPr="00922016">
        <w:t xml:space="preserve">any </w:t>
      </w:r>
      <w:r w:rsidRPr="00922016">
        <w:t xml:space="preserve">KOs of 4 PFOR subunits (α, β, γ, δ) in </w:t>
      </w:r>
      <w:r w:rsidR="0057765D" w:rsidRPr="00922016">
        <w:t>microsporidia</w:t>
      </w:r>
      <w:r w:rsidRPr="00922016">
        <w:t xml:space="preserve"> LCA, </w:t>
      </w:r>
      <w:r w:rsidR="003A13F0" w:rsidRPr="00922016">
        <w:t>however</w:t>
      </w:r>
      <w:r w:rsidRPr="00922016">
        <w:t xml:space="preserve"> 3 out of 4 components of PDH were found instead, i.e. pdhA (</w:t>
      </w:r>
      <w:r w:rsidR="00B365E1" w:rsidRPr="00B365E1">
        <w:t>K00161</w:t>
      </w:r>
      <w:r w:rsidR="00B365E1">
        <w:t xml:space="preserve">, </w:t>
      </w:r>
      <w:r w:rsidRPr="00922016">
        <w:t>OG_2283, EC=1.2.4.1) and pdhB (</w:t>
      </w:r>
      <w:r w:rsidR="00B365E1" w:rsidRPr="00B365E1">
        <w:t>K00162</w:t>
      </w:r>
      <w:r w:rsidR="00B365E1">
        <w:t xml:space="preserve">, </w:t>
      </w:r>
      <w:r w:rsidRPr="00922016">
        <w:t>OG_2084, EC=1.2.4.1) of E1 component, and E3 (DLD) component (</w:t>
      </w:r>
      <w:r w:rsidR="00B365E1" w:rsidRPr="00B365E1">
        <w:t>K00382</w:t>
      </w:r>
      <w:r w:rsidR="00B365E1">
        <w:t xml:space="preserve">, </w:t>
      </w:r>
      <w:r w:rsidRPr="00922016">
        <w:t>OG_3281, EC=1.8.1.4)</w:t>
      </w:r>
      <w:r w:rsidR="00D01077" w:rsidRPr="00922016">
        <w:t xml:space="preserve"> (E2 DLAT</w:t>
      </w:r>
      <w:r w:rsidR="00823029">
        <w:t xml:space="preserve">, </w:t>
      </w:r>
      <w:r w:rsidR="00823029" w:rsidRPr="00823029">
        <w:t>K00627</w:t>
      </w:r>
      <w:r w:rsidR="00D01077" w:rsidRPr="00922016">
        <w:t>, EC=2.3.1.12 not found)</w:t>
      </w:r>
      <w:r w:rsidR="000B00E8" w:rsidRPr="00922016">
        <w:t>.</w:t>
      </w:r>
      <w:r w:rsidR="00EC79D9" w:rsidRPr="00922016">
        <w:t xml:space="preserve"> Note that E1 is also be found in N.locustae</w:t>
      </w:r>
      <w:r w:rsidR="00747810">
        <w:t xml:space="preserve"> </w:t>
      </w:r>
      <w:r w:rsidR="00747810">
        <w:fldChar w:fldCharType="begin"/>
      </w:r>
      <w:r w:rsidR="00747810">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EC79D9" w:rsidRPr="00922016">
        <w:t xml:space="preserve"> and Encephalitozoon</w:t>
      </w:r>
      <w:r w:rsidR="00747810">
        <w:t xml:space="preserve"> </w:t>
      </w:r>
      <w:r w:rsidR="00747810">
        <w:fldChar w:fldCharType="begin"/>
      </w:r>
      <w:r w:rsidR="00747810">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fldChar w:fldCharType="separate"/>
      </w:r>
      <w:r w:rsidR="00747810" w:rsidRPr="00747810">
        <w:rPr>
          <w:rFonts w:ascii="Calibri"/>
          <w:szCs w:val="24"/>
          <w:u w:val="dash"/>
        </w:rPr>
        <w:t xml:space="preserve">(Katinka </w:t>
      </w:r>
      <w:r w:rsidR="00747810" w:rsidRPr="00747810">
        <w:rPr>
          <w:rFonts w:ascii="Calibri"/>
          <w:i/>
          <w:iCs/>
          <w:szCs w:val="24"/>
          <w:u w:val="dash"/>
        </w:rPr>
        <w:t>et al.</w:t>
      </w:r>
      <w:r w:rsidR="00747810" w:rsidRPr="00747810">
        <w:rPr>
          <w:rFonts w:ascii="Calibri"/>
          <w:szCs w:val="24"/>
          <w:u w:val="dash"/>
        </w:rPr>
        <w:t>, 2001)</w:t>
      </w:r>
      <w:r w:rsidR="00747810">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6E4A46" w:rsidRPr="00922016">
        <w:t xml:space="preserve">Figure </w:t>
      </w:r>
      <w:r w:rsidR="006E4A46">
        <w:rPr>
          <w:noProof/>
        </w:rPr>
        <w:t>A</w:t>
      </w:r>
      <w:r w:rsidR="006E4A46">
        <w:noBreakHyphen/>
      </w:r>
      <w:r w:rsidR="006E4A46">
        <w:rPr>
          <w:noProof/>
        </w:rPr>
        <w:t>36</w:t>
      </w:r>
      <w:r w:rsidR="0063304E" w:rsidRPr="00922016">
        <w:fldChar w:fldCharType="end"/>
      </w:r>
      <w:r w:rsidR="0063304E" w:rsidRPr="00922016">
        <w:t xml:space="preserve"> shows the mapped </w:t>
      </w:r>
      <w:r w:rsidR="0057765D" w:rsidRPr="00922016">
        <w:t>microsporidia</w:t>
      </w:r>
      <w:r w:rsidR="0063304E" w:rsidRPr="00922016">
        <w:t xml:space="preserve"> last common ancestor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2529E49B" w:rsidR="00D01077" w:rsidRPr="00922016" w:rsidRDefault="004E1AA9" w:rsidP="004E1AA9">
      <w:pPr>
        <w:pStyle w:val="Caption"/>
      </w:pPr>
      <w:bookmarkStart w:id="38" w:name="_Ref381890854"/>
      <w:r w:rsidRPr="00922016">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6</w:t>
      </w:r>
      <w:r w:rsidR="007C28BC">
        <w:fldChar w:fldCharType="end"/>
      </w:r>
      <w:bookmarkEnd w:id="38"/>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The reaction Pyruvate -&gt; Acetyl-CoA with help of pyruvate dehydrogenase complex (PDC). Proteins present in </w:t>
      </w:r>
      <w:r w:rsidR="0057765D" w:rsidRPr="00922016">
        <w:t>microsporidia</w:t>
      </w:r>
      <w:r w:rsidRPr="00922016">
        <w:t xml:space="preserve"> last common ancestor are highlighted. </w:t>
      </w:r>
    </w:p>
    <w:p w14:paraId="7A716519" w14:textId="6FB04D63" w:rsidR="00347107" w:rsidRPr="00922016" w:rsidRDefault="00CA17B9" w:rsidP="00515665">
      <w:r w:rsidRPr="00922016">
        <w:t xml:space="preserve">The role of E1 component and the reason for the presence of hsp70 genes in extant </w:t>
      </w:r>
      <w:r w:rsidR="0057765D" w:rsidRPr="00922016">
        <w:t>microsporidia</w:t>
      </w:r>
      <w:r w:rsidRPr="00922016">
        <w:t xml:space="preserve"> is still unclear</w:t>
      </w:r>
      <w:r w:rsidR="00747810">
        <w:t xml:space="preserve"> </w:t>
      </w:r>
      <w:r w:rsidR="00747810">
        <w:fldChar w:fldCharType="begin"/>
      </w:r>
      <w:r w:rsidR="00747810">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fldChar w:fldCharType="separate"/>
      </w:r>
      <w:r w:rsidR="00747810" w:rsidRPr="00747810">
        <w:rPr>
          <w:rFonts w:ascii="Calibri"/>
          <w:szCs w:val="24"/>
          <w:u w:val="dash"/>
        </w:rPr>
        <w:t>(Fast and Keeling, 2001)</w:t>
      </w:r>
      <w:r w:rsidR="00747810">
        <w:fldChar w:fldCharType="end"/>
      </w:r>
      <w:r w:rsidR="00410B70" w:rsidRPr="00922016">
        <w:t>. But the presence of two subunits of E1 and the component E3 in the last common ancestor emphasizes the origi</w:t>
      </w:r>
      <w:r w:rsidR="00D01152">
        <w:t>n of mitochondrion</w:t>
      </w:r>
      <w:r w:rsidR="00410B70" w:rsidRPr="00922016">
        <w:t xml:space="preserve"> in the </w:t>
      </w:r>
      <w:r w:rsidR="0057765D" w:rsidRPr="00922016">
        <w:t>microsporidia</w:t>
      </w:r>
      <w:r w:rsidR="00410B70" w:rsidRPr="00922016">
        <w:t xml:space="preserve"> ancestor. </w:t>
      </w:r>
    </w:p>
    <w:p w14:paraId="199A83CE" w14:textId="77777777" w:rsidR="0036162E" w:rsidRDefault="0036162E" w:rsidP="00515665"/>
    <w:p w14:paraId="5A6628E2" w14:textId="77777777" w:rsidR="008421CC" w:rsidRPr="00437A23" w:rsidRDefault="008421CC" w:rsidP="008421CC">
      <w:pPr>
        <w:rPr>
          <w:b/>
        </w:rPr>
      </w:pPr>
      <w:r w:rsidRPr="00437A23">
        <w:rPr>
          <w:b/>
        </w:rPr>
        <w:t>LOST PATHWAYS</w:t>
      </w:r>
    </w:p>
    <w:p w14:paraId="38114309" w14:textId="43D6C6E6" w:rsidR="008421CC" w:rsidRPr="00922016" w:rsidRDefault="00C35D07" w:rsidP="008421CC">
      <w:r w:rsidRPr="00B4523E">
        <w:rPr>
          <w:color w:val="FF0000"/>
        </w:rPr>
        <w:t xml:space="preserve"> </w:t>
      </w:r>
      <w:r w:rsidR="008421CC" w:rsidRPr="00B4523E">
        <w:rPr>
          <w:color w:val="FF0000"/>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Pr>
          <w:color w:val="FF0000"/>
        </w:rPr>
        <w:t xml:space="preserve"> </w:t>
      </w:r>
      <w:r w:rsidR="00747810">
        <w:rPr>
          <w:color w:val="FF0000"/>
        </w:rPr>
        <w:fldChar w:fldCharType="begin"/>
      </w:r>
      <w:r w:rsidR="00747810">
        <w:rPr>
          <w:color w:val="FF0000"/>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Pr>
          <w:color w:val="FF0000"/>
        </w:rPr>
        <w:fldChar w:fldCharType="separate"/>
      </w:r>
      <w:r w:rsidR="00747810" w:rsidRPr="00747810">
        <w:rPr>
          <w:rFonts w:ascii="Calibri"/>
          <w:color w:val="FF0000"/>
          <w:szCs w:val="24"/>
          <w:u w:val="dash"/>
        </w:rPr>
        <w:t xml:space="preserve">(Wiredu Boakye </w:t>
      </w:r>
      <w:r w:rsidR="00747810" w:rsidRPr="00747810">
        <w:rPr>
          <w:rFonts w:ascii="Calibri"/>
          <w:i/>
          <w:iCs/>
          <w:color w:val="FF0000"/>
          <w:szCs w:val="24"/>
          <w:u w:val="dash"/>
        </w:rPr>
        <w:t>et al.</w:t>
      </w:r>
      <w:r w:rsidR="00747810" w:rsidRPr="00747810">
        <w:rPr>
          <w:rFonts w:ascii="Calibri"/>
          <w:color w:val="FF0000"/>
          <w:szCs w:val="24"/>
          <w:u w:val="dash"/>
        </w:rPr>
        <w:t>, 2017)</w:t>
      </w:r>
      <w:r w:rsidR="00747810">
        <w:rPr>
          <w:color w:val="FF0000"/>
        </w:rPr>
        <w:fldChar w:fldCharType="end"/>
      </w:r>
      <w:r w:rsidR="008421CC" w:rsidRPr="00922016">
        <w:t xml:space="preserve"> </w:t>
      </w:r>
      <w:r w:rsidR="008421CC" w:rsidRPr="00166A9C">
        <w:rPr>
          <w:highlight w:val="yellow"/>
        </w:rPr>
        <w:t>See fig 1 and 2 as an example how to represent the presence/absence genes in pathways</w:t>
      </w:r>
    </w:p>
    <w:p w14:paraId="6949B344" w14:textId="77777777" w:rsidR="008421CC" w:rsidRDefault="008421CC" w:rsidP="00515665"/>
    <w:p w14:paraId="39D9A310" w14:textId="7B8C0563" w:rsidR="00A52A46" w:rsidRPr="00922016" w:rsidRDefault="00311919" w:rsidP="00A52A46">
      <w:r>
        <w:t>Despite the hint ab</w:t>
      </w:r>
      <w:r w:rsidR="00D01152">
        <w:t>out the presence of mitochondrion</w:t>
      </w:r>
      <w:r>
        <w:t>, it still suppose</w:t>
      </w:r>
      <w:r w:rsidR="00BA783B">
        <w:t>s</w:t>
      </w:r>
      <w:r>
        <w:t xml:space="preserve"> that microsporidian last common ancestor also lack of TCA cycle, </w:t>
      </w:r>
      <w:r w:rsidR="008421CC">
        <w:t>electron transport chain and oxidative phosphorylation pathway like the extant species</w:t>
      </w:r>
      <w:r w:rsidR="00A171AD">
        <w:t xml:space="preserve"> and </w:t>
      </w:r>
      <w:r w:rsidR="00A171AD" w:rsidRPr="00922016">
        <w:t>other amitochonriate species</w:t>
      </w:r>
      <w:r w:rsidR="00747810">
        <w:t xml:space="preserve"> </w:t>
      </w:r>
      <w:r w:rsidR="00747810">
        <w:fldChar w:fldCharType="begin"/>
      </w:r>
      <w:r w:rsidR="006565AF">
        <w:instrText xml:space="preserve"> ADDIN ZOTERO_ITEM CSL_CITATION {"citationID":"8gThgTAi","properties":{"formattedCitation":"\\uldash{(Keeling, 2009; Keeling and Fast, 2002)}","plainCitation":"(Keeling, 2009; Keeling and Fast, 2002)","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fldChar w:fldCharType="separate"/>
      </w:r>
      <w:r w:rsidR="006565AF" w:rsidRPr="006565AF">
        <w:rPr>
          <w:rFonts w:ascii="Calibri"/>
          <w:szCs w:val="24"/>
          <w:u w:val="dash"/>
        </w:rPr>
        <w:t>(Keeling, 2009; Keeling and Fast, 2002)</w:t>
      </w:r>
      <w:r w:rsidR="00747810">
        <w:fldChar w:fldCharType="end"/>
      </w:r>
      <w:r w:rsidR="008421CC">
        <w:t>. They retain only 10/13 subunits of the vacuolar</w:t>
      </w:r>
      <w:r w:rsidR="008421CC" w:rsidRPr="00857F87">
        <w:t xml:space="preserve"> H</w:t>
      </w:r>
      <w:r w:rsidR="008421CC" w:rsidRPr="00536D73">
        <w:rPr>
          <w:vertAlign w:val="superscript"/>
        </w:rPr>
        <w:t>+</w:t>
      </w:r>
      <w:r w:rsidR="008421CC">
        <w:t xml:space="preserve"> </w:t>
      </w:r>
      <w:r w:rsidR="008421CC" w:rsidRPr="00857F87">
        <w:t>ATPase</w:t>
      </w:r>
      <w:r w:rsidR="008421CC">
        <w:t xml:space="preserve"> in the oxidative phosphorylation. </w:t>
      </w:r>
      <w:r w:rsidR="00763301">
        <w:t>Due to the lack of the main ATP supplier from the mitochondrion, t</w:t>
      </w:r>
      <w:r w:rsidR="008421CC">
        <w:t xml:space="preserve">he synthesis of ATPs therefore depends on other pathways like glycolysis or through ATP transport system. </w:t>
      </w:r>
    </w:p>
    <w:p w14:paraId="58110533" w14:textId="2EBD60BC" w:rsidR="00A52A46" w:rsidRPr="00922016" w:rsidRDefault="00763301" w:rsidP="00763301">
      <w:r>
        <w:t>M</w:t>
      </w:r>
      <w:r w:rsidR="00D01152">
        <w:t>icrosporidia mostly uptake ATP from host species using their ATP-binding cassette (ABC) transporters</w:t>
      </w:r>
      <w:r w:rsidR="00EB39A0">
        <w:t xml:space="preserve"> </w:t>
      </w:r>
      <w:r w:rsidR="00EB39A0">
        <w:fldChar w:fldCharType="begin"/>
      </w:r>
      <w:r w:rsidR="00B7333B">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B7333B" w:rsidRPr="00B7333B">
        <w:rPr>
          <w:rFonts w:ascii="Calibri"/>
          <w:szCs w:val="24"/>
          <w:u w:val="dash"/>
        </w:rPr>
        <w:t xml:space="preserve">(Méténier and Vivarès, 2001; Keeling, 2009; Heinz </w:t>
      </w:r>
      <w:r w:rsidR="00B7333B" w:rsidRPr="00B7333B">
        <w:rPr>
          <w:rFonts w:ascii="Calibri"/>
          <w:i/>
          <w:iCs/>
          <w:szCs w:val="24"/>
          <w:u w:val="dash"/>
        </w:rPr>
        <w:t>et al.</w:t>
      </w:r>
      <w:r w:rsidR="00B7333B" w:rsidRPr="00B7333B">
        <w:rPr>
          <w:rFonts w:ascii="Calibri"/>
          <w:szCs w:val="24"/>
          <w:u w:val="dash"/>
        </w:rPr>
        <w:t>, 2012)</w:t>
      </w:r>
      <w:r w:rsidR="00EB39A0">
        <w:fldChar w:fldCharType="end"/>
      </w:r>
      <w:r>
        <w:t>. Besides,</w:t>
      </w:r>
      <w:r w:rsidR="00EB39A0">
        <w:t xml:space="preserve"> </w:t>
      </w:r>
      <w:r w:rsidR="00EB39A0">
        <w:fldChar w:fldCharType="begin"/>
      </w:r>
      <w:r w:rsidR="00EB39A0">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fldChar w:fldCharType="separate"/>
      </w:r>
      <w:r w:rsidR="00EB39A0" w:rsidRPr="00EB39A0">
        <w:rPr>
          <w:rFonts w:ascii="Calibri"/>
          <w:szCs w:val="24"/>
          <w:u w:val="dash"/>
        </w:rPr>
        <w:t xml:space="preserve">(Heinz </w:t>
      </w:r>
      <w:r w:rsidR="00EB39A0" w:rsidRPr="00EB39A0">
        <w:rPr>
          <w:rFonts w:ascii="Calibri"/>
          <w:i/>
          <w:iCs/>
          <w:szCs w:val="24"/>
          <w:u w:val="dash"/>
        </w:rPr>
        <w:t>et al.</w:t>
      </w:r>
      <w:r w:rsidR="00EB39A0" w:rsidRPr="00EB39A0">
        <w:rPr>
          <w:rFonts w:ascii="Calibri"/>
          <w:szCs w:val="24"/>
          <w:u w:val="dash"/>
        </w:rPr>
        <w:t>, 2012)</w:t>
      </w:r>
      <w:r w:rsidR="00EB39A0">
        <w:fldChar w:fldCharType="end"/>
      </w:r>
      <w:r w:rsidR="00417319">
        <w:t xml:space="preserve"> </w:t>
      </w:r>
      <w:r>
        <w:t xml:space="preserve">also found putative major facilitator superfamily (MFS) transporters in the microsporidia T.hominis. We searched for the transport proteins in the microsporidia last common ancestor and found </w:t>
      </w:r>
      <w:r w:rsidR="00417319">
        <w:t>two MFS transporter</w:t>
      </w:r>
      <w:r w:rsidR="008421CC">
        <w:t xml:space="preserve"> and 6 ATP-binding cassette (ABC) transporters (see</w:t>
      </w:r>
      <w:r w:rsidR="00417319">
        <w:t xml:space="preserve"> </w:t>
      </w:r>
      <w:r w:rsidR="00417319">
        <w:fldChar w:fldCharType="begin"/>
      </w:r>
      <w:r w:rsidR="00417319">
        <w:instrText xml:space="preserve"> REF _Ref382643410 \h </w:instrText>
      </w:r>
      <w:r w:rsidR="00417319">
        <w:fldChar w:fldCharType="separate"/>
      </w:r>
      <w:r w:rsidR="006E4A46">
        <w:t xml:space="preserve">Table </w:t>
      </w:r>
      <w:r w:rsidR="006E4A46">
        <w:rPr>
          <w:noProof/>
        </w:rPr>
        <w:t>A</w:t>
      </w:r>
      <w:r w:rsidR="006E4A46">
        <w:noBreakHyphen/>
      </w:r>
      <w:r w:rsidR="006E4A46">
        <w:rPr>
          <w:noProof/>
        </w:rPr>
        <w:t>6</w:t>
      </w:r>
      <w:r w:rsidR="00417319">
        <w:fldChar w:fldCharType="end"/>
      </w:r>
      <w:r w:rsidR="008421CC">
        <w:t>)</w:t>
      </w:r>
      <w:r w:rsidR="00417319">
        <w:t>.</w:t>
      </w:r>
      <w:r>
        <w:t xml:space="preserve"> </w:t>
      </w:r>
      <w:r w:rsidR="00417319">
        <w:t xml:space="preserve"> </w:t>
      </w:r>
    </w:p>
    <w:p w14:paraId="0ED6C89F" w14:textId="39FAF7C4" w:rsidR="00417319" w:rsidRDefault="00417319" w:rsidP="00417319">
      <w:pPr>
        <w:pStyle w:val="Caption"/>
        <w:keepNext/>
      </w:pPr>
      <w:bookmarkStart w:id="39" w:name="_Ref382643410"/>
      <w:r>
        <w:t xml:space="preserve">Table </w:t>
      </w:r>
      <w:r>
        <w:fldChar w:fldCharType="begin"/>
      </w:r>
      <w:r>
        <w:instrText xml:space="preserve"> STYLEREF 1 \s </w:instrText>
      </w:r>
      <w:r>
        <w:fldChar w:fldCharType="separate"/>
      </w:r>
      <w:r w:rsidR="006E4A46">
        <w:rPr>
          <w:noProof/>
        </w:rPr>
        <w:t>A</w:t>
      </w:r>
      <w:r>
        <w:fldChar w:fldCharType="end"/>
      </w:r>
      <w:r>
        <w:noBreakHyphen/>
      </w:r>
      <w:r>
        <w:fldChar w:fldCharType="begin"/>
      </w:r>
      <w:r>
        <w:instrText xml:space="preserve"> SEQ Table \* ARABIC \s 1 </w:instrText>
      </w:r>
      <w:r>
        <w:fldChar w:fldCharType="separate"/>
      </w:r>
      <w:r w:rsidR="006E4A46">
        <w:rPr>
          <w:noProof/>
        </w:rPr>
        <w:t>6</w:t>
      </w:r>
      <w:r>
        <w:fldChar w:fldCharType="end"/>
      </w:r>
      <w:bookmarkEnd w:id="39"/>
      <w:r>
        <w:t>: Microsporidian last common ancestor MFS and ABC transporters.</w:t>
      </w:r>
    </w:p>
    <w:tbl>
      <w:tblPr>
        <w:tblStyle w:val="TableGrid"/>
        <w:tblW w:w="0" w:type="auto"/>
        <w:tblLook w:val="04A0" w:firstRow="1" w:lastRow="0" w:firstColumn="1" w:lastColumn="0" w:noHBand="0" w:noVBand="1"/>
      </w:tblPr>
      <w:tblGrid>
        <w:gridCol w:w="1384"/>
        <w:gridCol w:w="1418"/>
        <w:gridCol w:w="5918"/>
      </w:tblGrid>
      <w:tr w:rsidR="008421CC" w14:paraId="4F6C5121" w14:textId="77777777" w:rsidTr="008421CC">
        <w:tc>
          <w:tcPr>
            <w:tcW w:w="1384" w:type="dxa"/>
          </w:tcPr>
          <w:p w14:paraId="4750BCEA" w14:textId="2CAB79F5" w:rsidR="008421CC" w:rsidRDefault="008421CC" w:rsidP="00515665">
            <w:r>
              <w:t>LCA protein</w:t>
            </w:r>
          </w:p>
        </w:tc>
        <w:tc>
          <w:tcPr>
            <w:tcW w:w="1418" w:type="dxa"/>
          </w:tcPr>
          <w:p w14:paraId="7F6C4142" w14:textId="497263D3" w:rsidR="008421CC" w:rsidRDefault="008421CC" w:rsidP="00515665">
            <w:r>
              <w:t>KO identifier</w:t>
            </w:r>
          </w:p>
        </w:tc>
        <w:tc>
          <w:tcPr>
            <w:tcW w:w="5918" w:type="dxa"/>
          </w:tcPr>
          <w:p w14:paraId="77108286" w14:textId="446C7BDB" w:rsidR="008421CC" w:rsidRDefault="008421CC" w:rsidP="00515665">
            <w:r>
              <w:t>Description</w:t>
            </w:r>
          </w:p>
        </w:tc>
      </w:tr>
      <w:tr w:rsidR="00417319" w14:paraId="1085CE95" w14:textId="77777777" w:rsidTr="008421CC">
        <w:tc>
          <w:tcPr>
            <w:tcW w:w="1384" w:type="dxa"/>
          </w:tcPr>
          <w:p w14:paraId="13A8A666" w14:textId="20F7B35C" w:rsidR="00417319" w:rsidRPr="00417319" w:rsidRDefault="00417319" w:rsidP="00515665">
            <w:r w:rsidRPr="00417319">
              <w:t>OG_3349</w:t>
            </w:r>
          </w:p>
        </w:tc>
        <w:tc>
          <w:tcPr>
            <w:tcW w:w="1418" w:type="dxa"/>
          </w:tcPr>
          <w:p w14:paraId="480450C0" w14:textId="53EC26F6" w:rsidR="00417319" w:rsidRPr="00417319" w:rsidRDefault="00417319" w:rsidP="00515665">
            <w:r w:rsidRPr="00417319">
              <w:t>K08139</w:t>
            </w:r>
          </w:p>
        </w:tc>
        <w:tc>
          <w:tcPr>
            <w:tcW w:w="5918" w:type="dxa"/>
          </w:tcPr>
          <w:p w14:paraId="689AAA58" w14:textId="385755F1" w:rsidR="00417319" w:rsidRPr="00417319" w:rsidRDefault="00417319" w:rsidP="00515665">
            <w:r w:rsidRPr="00417319">
              <w:t>MFS transporter, SP family, sugar:H+ symporter</w:t>
            </w:r>
          </w:p>
        </w:tc>
      </w:tr>
      <w:tr w:rsidR="00417319" w14:paraId="0EC575E1" w14:textId="77777777" w:rsidTr="008421CC">
        <w:tc>
          <w:tcPr>
            <w:tcW w:w="1384" w:type="dxa"/>
          </w:tcPr>
          <w:p w14:paraId="1B7D7D8B" w14:textId="602B74B6" w:rsidR="00417319" w:rsidRPr="00417319" w:rsidRDefault="00417319" w:rsidP="00515665">
            <w:r w:rsidRPr="00417319">
              <w:t>OG_1075</w:t>
            </w:r>
          </w:p>
        </w:tc>
        <w:tc>
          <w:tcPr>
            <w:tcW w:w="1418" w:type="dxa"/>
          </w:tcPr>
          <w:p w14:paraId="38460AAC" w14:textId="736DD3BD" w:rsidR="00417319" w:rsidRPr="00417319" w:rsidRDefault="00417319" w:rsidP="00515665">
            <w:r w:rsidRPr="00417319">
              <w:t>K08146</w:t>
            </w:r>
          </w:p>
        </w:tc>
        <w:tc>
          <w:tcPr>
            <w:tcW w:w="5918" w:type="dxa"/>
          </w:tcPr>
          <w:p w14:paraId="721445C4" w14:textId="7FCAE346" w:rsidR="00417319" w:rsidRPr="00417319" w:rsidRDefault="00417319" w:rsidP="00515665">
            <w:r w:rsidRPr="00417319">
              <w:t>MFS transporter, SP family, solute carrier family 2 (facilitated glucose transporter), member 9</w:t>
            </w:r>
          </w:p>
        </w:tc>
      </w:tr>
      <w:tr w:rsidR="008421CC" w14:paraId="52E3307A" w14:textId="77777777" w:rsidTr="008421CC">
        <w:tc>
          <w:tcPr>
            <w:tcW w:w="1384" w:type="dxa"/>
          </w:tcPr>
          <w:p w14:paraId="097141F9" w14:textId="0A7B64F7" w:rsidR="008421CC" w:rsidRDefault="00417319" w:rsidP="00515665">
            <w:r w:rsidRPr="00417319">
              <w:t>OG_1019</w:t>
            </w:r>
          </w:p>
        </w:tc>
        <w:tc>
          <w:tcPr>
            <w:tcW w:w="1418" w:type="dxa"/>
          </w:tcPr>
          <w:p w14:paraId="58FC9EE9" w14:textId="37F311C5" w:rsidR="008421CC" w:rsidRDefault="00417319" w:rsidP="00515665">
            <w:r w:rsidRPr="00417319">
              <w:t>K06174</w:t>
            </w:r>
          </w:p>
        </w:tc>
        <w:tc>
          <w:tcPr>
            <w:tcW w:w="5918" w:type="dxa"/>
          </w:tcPr>
          <w:p w14:paraId="6E6925FC" w14:textId="474469E1" w:rsidR="008421CC" w:rsidRDefault="00417319" w:rsidP="00515665">
            <w:r w:rsidRPr="00417319">
              <w:t>ATP-binding cassette, sub-family E, member 1</w:t>
            </w:r>
          </w:p>
        </w:tc>
      </w:tr>
      <w:tr w:rsidR="00417319" w14:paraId="1F4E1F6D" w14:textId="77777777" w:rsidTr="008421CC">
        <w:tc>
          <w:tcPr>
            <w:tcW w:w="1384" w:type="dxa"/>
          </w:tcPr>
          <w:p w14:paraId="414ACD79" w14:textId="030124C4" w:rsidR="00417319" w:rsidRPr="00417319" w:rsidRDefault="00417319" w:rsidP="00515665">
            <w:r>
              <w:t>OG_1050</w:t>
            </w:r>
          </w:p>
        </w:tc>
        <w:tc>
          <w:tcPr>
            <w:tcW w:w="1418" w:type="dxa"/>
          </w:tcPr>
          <w:p w14:paraId="6DB97CD0" w14:textId="7FCE7A83" w:rsidR="00417319" w:rsidRPr="00417319" w:rsidRDefault="00417319" w:rsidP="00515665">
            <w:r>
              <w:t>K06185</w:t>
            </w:r>
          </w:p>
        </w:tc>
        <w:tc>
          <w:tcPr>
            <w:tcW w:w="5918" w:type="dxa"/>
          </w:tcPr>
          <w:p w14:paraId="7FF619F1" w14:textId="5A1EDDF2" w:rsidR="00417319" w:rsidRPr="00417319" w:rsidRDefault="00417319" w:rsidP="00515665">
            <w:r w:rsidRPr="008421CC">
              <w:t xml:space="preserve">ATP-binding cassette, subfamily F, member </w:t>
            </w:r>
            <w:r>
              <w:t>2</w:t>
            </w:r>
          </w:p>
        </w:tc>
      </w:tr>
      <w:tr w:rsidR="00417319" w14:paraId="3ADA0B90" w14:textId="77777777" w:rsidTr="008421CC">
        <w:tc>
          <w:tcPr>
            <w:tcW w:w="1384" w:type="dxa"/>
          </w:tcPr>
          <w:p w14:paraId="70C7A2F1" w14:textId="42A462B0" w:rsidR="00417319" w:rsidRDefault="00417319" w:rsidP="00515665">
            <w:r w:rsidRPr="00417319">
              <w:t>OG_1034</w:t>
            </w:r>
          </w:p>
        </w:tc>
        <w:tc>
          <w:tcPr>
            <w:tcW w:w="1418" w:type="dxa"/>
          </w:tcPr>
          <w:p w14:paraId="35C2E399" w14:textId="3B8A7A88" w:rsidR="00417319" w:rsidRDefault="00417319" w:rsidP="00515665">
            <w:r w:rsidRPr="00417319">
              <w:t>K06158</w:t>
            </w:r>
          </w:p>
        </w:tc>
        <w:tc>
          <w:tcPr>
            <w:tcW w:w="5918" w:type="dxa"/>
          </w:tcPr>
          <w:p w14:paraId="10A23BBA" w14:textId="0395DA68" w:rsidR="00417319" w:rsidRDefault="00417319" w:rsidP="00515665">
            <w:r w:rsidRPr="00417319">
              <w:t>ATP-binding cassette, subfamily F, member 3</w:t>
            </w:r>
          </w:p>
        </w:tc>
      </w:tr>
      <w:tr w:rsidR="00417319" w14:paraId="146DA66F" w14:textId="77777777" w:rsidTr="008421CC">
        <w:tc>
          <w:tcPr>
            <w:tcW w:w="1384" w:type="dxa"/>
          </w:tcPr>
          <w:p w14:paraId="59FA679B" w14:textId="39CC63E8" w:rsidR="00417319" w:rsidRDefault="00417319" w:rsidP="00515665">
            <w:r w:rsidRPr="00417319">
              <w:t>OG_1082</w:t>
            </w:r>
          </w:p>
        </w:tc>
        <w:tc>
          <w:tcPr>
            <w:tcW w:w="1418" w:type="dxa"/>
          </w:tcPr>
          <w:p w14:paraId="76658C68" w14:textId="08BD65E6" w:rsidR="00417319" w:rsidRDefault="00417319" w:rsidP="00515665">
            <w:r w:rsidRPr="00417319">
              <w:t>K05681</w:t>
            </w:r>
          </w:p>
        </w:tc>
        <w:tc>
          <w:tcPr>
            <w:tcW w:w="5918" w:type="dxa"/>
          </w:tcPr>
          <w:p w14:paraId="30C86F96" w14:textId="1194BCFC" w:rsidR="00417319" w:rsidRDefault="00417319" w:rsidP="00515665">
            <w:r w:rsidRPr="00417319">
              <w:t>ATP-binding cassette, subfamily G (WHITE), member 2</w:t>
            </w:r>
          </w:p>
        </w:tc>
      </w:tr>
      <w:tr w:rsidR="00417319" w14:paraId="29C305AB" w14:textId="77777777" w:rsidTr="008421CC">
        <w:tc>
          <w:tcPr>
            <w:tcW w:w="1384" w:type="dxa"/>
          </w:tcPr>
          <w:p w14:paraId="4D96BB1A" w14:textId="53E652FD" w:rsidR="00417319" w:rsidRDefault="00417319" w:rsidP="00515665">
            <w:r>
              <w:t>OG_1098</w:t>
            </w:r>
          </w:p>
        </w:tc>
        <w:tc>
          <w:tcPr>
            <w:tcW w:w="1418" w:type="dxa"/>
          </w:tcPr>
          <w:p w14:paraId="2A94B8ED" w14:textId="4DBBFEF3" w:rsidR="00417319" w:rsidRDefault="00417319" w:rsidP="00515665">
            <w:r w:rsidRPr="00417319">
              <w:t>K05662</w:t>
            </w:r>
          </w:p>
        </w:tc>
        <w:tc>
          <w:tcPr>
            <w:tcW w:w="5918" w:type="dxa"/>
          </w:tcPr>
          <w:p w14:paraId="268725D4" w14:textId="28C2AEF1" w:rsidR="00417319" w:rsidRDefault="00417319" w:rsidP="00515665">
            <w:r w:rsidRPr="00417319">
              <w:t>ATP-binding cassette, subfamily B (MDR/TAP), member 7</w:t>
            </w:r>
          </w:p>
        </w:tc>
      </w:tr>
    </w:tbl>
    <w:p w14:paraId="00C972A3" w14:textId="5D6A2896" w:rsidR="00CF565A" w:rsidRDefault="00CF565A" w:rsidP="0009039A"/>
    <w:p w14:paraId="0E5A7759" w14:textId="242BE5F1" w:rsidR="003C716C" w:rsidRDefault="00BA179B" w:rsidP="00515665">
      <w:r>
        <w:t>Beside up taking ATP using ATP transporters, m</w:t>
      </w:r>
      <w:r w:rsidR="003C716C">
        <w:t>icrosporidia is well-known that they use glycolysis to produce ATP</w:t>
      </w:r>
      <w:r w:rsidR="00771F6F">
        <w:t xml:space="preserve"> </w:t>
      </w:r>
      <w:r w:rsidR="00771F6F">
        <w:fldChar w:fldCharType="begin"/>
      </w:r>
      <w:r w:rsidR="001950D0">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fldChar w:fldCharType="separate"/>
      </w:r>
      <w:r w:rsidR="001950D0" w:rsidRPr="001950D0">
        <w:rPr>
          <w:rFonts w:ascii="Calibri"/>
          <w:szCs w:val="24"/>
          <w:u w:val="dash"/>
        </w:rPr>
        <w:t xml:space="preserve">(Keeling and Corradi, 2011; Keeling and Fast, 2002; Heinz </w:t>
      </w:r>
      <w:r w:rsidR="001950D0" w:rsidRPr="001950D0">
        <w:rPr>
          <w:rFonts w:ascii="Calibri"/>
          <w:i/>
          <w:iCs/>
          <w:szCs w:val="24"/>
          <w:u w:val="dash"/>
        </w:rPr>
        <w:t>et al.</w:t>
      </w:r>
      <w:r w:rsidR="001950D0" w:rsidRPr="001950D0">
        <w:rPr>
          <w:rFonts w:ascii="Calibri"/>
          <w:szCs w:val="24"/>
          <w:u w:val="dash"/>
        </w:rPr>
        <w:t>, 2012)</w:t>
      </w:r>
      <w:r w:rsidR="00771F6F">
        <w:fldChar w:fldCharType="end"/>
      </w:r>
      <w:r w:rsidR="003C716C">
        <w:t>.</w:t>
      </w:r>
    </w:p>
    <w:p w14:paraId="63DB9D5E" w14:textId="77777777" w:rsidR="00D25AB6" w:rsidRDefault="00D25AB6" w:rsidP="00D25AB6">
      <w:pPr>
        <w:keepNext/>
      </w:pPr>
      <w:r>
        <w:rPr>
          <w:noProof/>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01E25E08" w:rsidR="00D25AB6" w:rsidRDefault="00D25AB6" w:rsidP="00D25AB6">
      <w:pPr>
        <w:pStyle w:val="Caption"/>
      </w:pPr>
      <w:bookmarkStart w:id="40" w:name="_Ref38265207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7</w:t>
      </w:r>
      <w:r w:rsidR="007C28BC">
        <w:fldChar w:fldCharType="end"/>
      </w:r>
      <w:bookmarkEnd w:id="40"/>
      <w:r>
        <w:t xml:space="preserve">: Connectivity network of annotated proteins in glycolysis/gluconeogenesis pathway. Circles are microsporidia LCA only proteins. Squares are S.cerevisiae only proteins. Triangles are mapped proteins from both microsporidian last common ancestor and S.cerevisiae. Color denotes the patristic distance between the microsporidia seed protein and the reference ortholog, where the transferred KO annotated comes from (this color code applied only for microsporidian last common ancestor proteins) (ADD COLOR SCALE) </w:t>
      </w:r>
    </w:p>
    <w:p w14:paraId="5FEEB67C" w14:textId="10EFA698" w:rsidR="00D25AB6" w:rsidRDefault="0038717B" w:rsidP="00515665">
      <w:r>
        <w:t xml:space="preserve">The connectivity network in </w:t>
      </w:r>
      <w:r>
        <w:fldChar w:fldCharType="begin"/>
      </w:r>
      <w:r>
        <w:instrText xml:space="preserve"> REF _Ref382652075 \h </w:instrText>
      </w:r>
      <w:r>
        <w:fldChar w:fldCharType="separate"/>
      </w:r>
      <w:r w:rsidR="006E4A46">
        <w:t xml:space="preserve">Figure </w:t>
      </w:r>
      <w:r w:rsidR="006E4A46">
        <w:rPr>
          <w:noProof/>
        </w:rPr>
        <w:t>A</w:t>
      </w:r>
      <w:r w:rsidR="006E4A46">
        <w:noBreakHyphen/>
      </w:r>
      <w:r w:rsidR="006E4A46">
        <w:rPr>
          <w:noProof/>
        </w:rPr>
        <w:t>37</w:t>
      </w:r>
      <w:r>
        <w:fldChar w:fldCharType="end"/>
      </w:r>
      <w:r>
        <w:t xml:space="preserve"> shows the mapped microsporidian last common ancestor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t>It indicates that m</w:t>
      </w:r>
      <w:r>
        <w:t>icrosporidian last common ancestor has almost all keys enzymes for this pathway with a very high confidence</w:t>
      </w:r>
      <w:r w:rsidR="00A06CA5">
        <w:t>. S</w:t>
      </w:r>
      <w:r>
        <w:t xml:space="preserve">ee </w:t>
      </w:r>
      <w:r>
        <w:fldChar w:fldCharType="begin"/>
      </w:r>
      <w:r>
        <w:instrText xml:space="preserve"> REF _Ref382500996 \h </w:instrText>
      </w:r>
      <w:r>
        <w:fldChar w:fldCharType="separate"/>
      </w:r>
      <w:r w:rsidR="006E4A46">
        <w:t xml:space="preserve">Figure </w:t>
      </w:r>
      <w:r w:rsidR="006E4A46">
        <w:rPr>
          <w:noProof/>
        </w:rPr>
        <w:t>A</w:t>
      </w:r>
      <w:r w:rsidR="006E4A46">
        <w:noBreakHyphen/>
      </w:r>
      <w:r w:rsidR="006E4A46">
        <w:rPr>
          <w:noProof/>
        </w:rPr>
        <w:t>38</w:t>
      </w:r>
      <w:r>
        <w:fldChar w:fldCharType="end"/>
      </w:r>
      <w:r w:rsidR="00A06CA5">
        <w:t xml:space="preserve"> for the </w:t>
      </w:r>
      <w:r w:rsidR="00AE0F26">
        <w:t>reference</w:t>
      </w:r>
      <w:r w:rsidR="00A06CA5">
        <w:t xml:space="preserve"> KEGG glycolysis/gluconeogenesis pathway</w:t>
      </w:r>
      <w:r w:rsidR="00AE0F26">
        <w:t xml:space="preserve"> mapped with microsporidia last common ancestor proteins</w:t>
      </w:r>
      <w:r w:rsidR="00A06CA5">
        <w:t>.</w:t>
      </w:r>
    </w:p>
    <w:p w14:paraId="187C7E82" w14:textId="77777777" w:rsidR="00642933" w:rsidRDefault="00642933" w:rsidP="00642933">
      <w:pPr>
        <w:keepNext/>
      </w:pPr>
      <w:r>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78039BD5" w:rsidR="00B4523E" w:rsidRDefault="00642933" w:rsidP="00642933">
      <w:pPr>
        <w:pStyle w:val="Caption"/>
      </w:pPr>
      <w:bookmarkStart w:id="41" w:name="_Ref382500996"/>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8</w:t>
      </w:r>
      <w:r w:rsidR="007C28BC">
        <w:fldChar w:fldCharType="end"/>
      </w:r>
      <w:bookmarkEnd w:id="41"/>
      <w:r>
        <w:t xml:space="preserve">: Glycolysis/Gluconeogenesis pathway. Annotated microsporidian last common ancestor </w:t>
      </w:r>
      <w:r w:rsidR="00E40576">
        <w:t xml:space="preserve">proteins </w:t>
      </w:r>
      <w:r>
        <w:t xml:space="preserve">are highlighted in green. Blank box are unmapped proteins in reference KEGG pathway. </w:t>
      </w:r>
      <w:r w:rsidR="004A1130">
        <w:t>(</w:t>
      </w:r>
      <w:r w:rsidR="004A1130" w:rsidRPr="004A1130">
        <w:rPr>
          <w:color w:val="FF0000"/>
        </w:rPr>
        <w:t>REDRAWN WITH EXTANT MICROS PROTEINS AND MAYBE ALSO YEAST</w:t>
      </w:r>
      <w:r w:rsidR="004A1130">
        <w:t>)</w:t>
      </w:r>
    </w:p>
    <w:p w14:paraId="6AAE433B" w14:textId="25437CD1" w:rsidR="00FB0C41" w:rsidRDefault="00737A34" w:rsidP="00116731">
      <w:r>
        <w:t>According to</w:t>
      </w:r>
      <w:r w:rsidR="00B7333B">
        <w:t xml:space="preserve"> </w:t>
      </w:r>
      <w:r w:rsidR="00B7333B">
        <w:fldChar w:fldCharType="begin"/>
      </w:r>
      <w:r w:rsidR="00B7333B">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fldChar w:fldCharType="separate"/>
      </w:r>
      <w:r w:rsidR="00B7333B" w:rsidRPr="00B7333B">
        <w:rPr>
          <w:rFonts w:ascii="Calibri"/>
          <w:szCs w:val="24"/>
          <w:u w:val="dash"/>
        </w:rPr>
        <w:t xml:space="preserve">(Keeling and Fast, 2002; Keeling and Corradi, 2011; Heinz </w:t>
      </w:r>
      <w:r w:rsidR="00B7333B" w:rsidRPr="00B7333B">
        <w:rPr>
          <w:rFonts w:ascii="Calibri"/>
          <w:i/>
          <w:iCs/>
          <w:szCs w:val="24"/>
          <w:u w:val="dash"/>
        </w:rPr>
        <w:t>et al.</w:t>
      </w:r>
      <w:r w:rsidR="00B7333B" w:rsidRPr="00B7333B">
        <w:rPr>
          <w:rFonts w:ascii="Calibri"/>
          <w:szCs w:val="24"/>
          <w:u w:val="dash"/>
        </w:rPr>
        <w:t>, 2012)</w:t>
      </w:r>
      <w:r w:rsidR="00B7333B">
        <w:fldChar w:fldCharType="end"/>
      </w:r>
      <w:r>
        <w:t>, another core carbon metabolism has been confirmed to be present in microsporidia is the p</w:t>
      </w:r>
      <w:r w:rsidR="00CF565A">
        <w:t>entose phosphate pathway</w:t>
      </w:r>
      <w:r>
        <w:t>.</w:t>
      </w:r>
      <w:r w:rsidR="00783613">
        <w:t xml:space="preserve"> This is also true with the last common ancestor, since the pathway mapped with its proteins is the same as the extant microsporidia pathway (</w:t>
      </w:r>
      <w:r w:rsidR="00783613">
        <w:fldChar w:fldCharType="begin"/>
      </w:r>
      <w:r w:rsidR="00783613">
        <w:instrText xml:space="preserve"> REF _Ref382653495 \h </w:instrText>
      </w:r>
      <w:r w:rsidR="00783613">
        <w:fldChar w:fldCharType="separate"/>
      </w:r>
      <w:r w:rsidR="006E4A46">
        <w:t xml:space="preserve">Figure </w:t>
      </w:r>
      <w:r w:rsidR="006E4A46">
        <w:rPr>
          <w:noProof/>
        </w:rPr>
        <w:t>A</w:t>
      </w:r>
      <w:r w:rsidR="006E4A46">
        <w:noBreakHyphen/>
      </w:r>
      <w:r w:rsidR="006E4A46">
        <w:rPr>
          <w:noProof/>
        </w:rPr>
        <w:t>39</w:t>
      </w:r>
      <w:r w:rsidR="00783613">
        <w:fldChar w:fldCharType="end"/>
      </w:r>
      <w:r w:rsidR="00783613">
        <w:t>).</w:t>
      </w:r>
    </w:p>
    <w:p w14:paraId="71E3FD98" w14:textId="77777777" w:rsidR="00FB0C41" w:rsidRPr="00FB0C41" w:rsidRDefault="00FB0C41" w:rsidP="00FB0C41"/>
    <w:p w14:paraId="732CB4D9" w14:textId="77777777" w:rsidR="003A0B68" w:rsidRDefault="003A0B68" w:rsidP="003A0B68">
      <w:pPr>
        <w:keepNext/>
      </w:pPr>
      <w:r>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D110F11" w:rsidR="00437A23" w:rsidRDefault="003A0B68" w:rsidP="008E62D4">
      <w:pPr>
        <w:pStyle w:val="Caption"/>
      </w:pPr>
      <w:bookmarkStart w:id="42" w:name="_Ref38265349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39</w:t>
      </w:r>
      <w:r w:rsidR="007C28BC">
        <w:fldChar w:fldCharType="end"/>
      </w:r>
      <w:bookmarkEnd w:id="42"/>
      <w:r>
        <w:t>: Pentose phosphate pathway</w:t>
      </w:r>
    </w:p>
    <w:p w14:paraId="38CD395F" w14:textId="39A6D1B9" w:rsidR="005B377A" w:rsidRPr="00922016" w:rsidRDefault="00757916" w:rsidP="00437A23">
      <w:r>
        <w:t>The primary carbohydrate storage trehalose is thought to be very essential for the survival and germination of microsporidian spore</w:t>
      </w:r>
      <w:r w:rsidR="001950D0">
        <w:t xml:space="preserve"> </w:t>
      </w:r>
      <w:r w:rsidR="001950D0">
        <w:fldChar w:fldCharType="begin"/>
      </w:r>
      <w:r w:rsidR="00F07E7C">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fldChar w:fldCharType="separate"/>
      </w:r>
      <w:r w:rsidR="00F07E7C" w:rsidRPr="00F07E7C">
        <w:rPr>
          <w:rFonts w:ascii="Calibri"/>
          <w:szCs w:val="24"/>
          <w:u w:val="dash"/>
        </w:rPr>
        <w:t xml:space="preserve">(Dolgikh </w:t>
      </w:r>
      <w:r w:rsidR="00F07E7C" w:rsidRPr="00F07E7C">
        <w:rPr>
          <w:rFonts w:ascii="Calibri"/>
          <w:i/>
          <w:iCs/>
          <w:szCs w:val="24"/>
          <w:u w:val="dash"/>
        </w:rPr>
        <w:t>et al.</w:t>
      </w:r>
      <w:r w:rsidR="00F07E7C" w:rsidRPr="00F07E7C">
        <w:rPr>
          <w:rFonts w:ascii="Calibri"/>
          <w:szCs w:val="24"/>
          <w:u w:val="dash"/>
        </w:rPr>
        <w:t xml:space="preserve">, 1997; Vandermeer and Gochnauer, 1971; Agnew </w:t>
      </w:r>
      <w:r w:rsidR="00F07E7C" w:rsidRPr="00F07E7C">
        <w:rPr>
          <w:rFonts w:ascii="Calibri"/>
          <w:i/>
          <w:iCs/>
          <w:szCs w:val="24"/>
          <w:u w:val="dash"/>
        </w:rPr>
        <w:t>et al.</w:t>
      </w:r>
      <w:r w:rsidR="00F07E7C" w:rsidRPr="00F07E7C">
        <w:rPr>
          <w:rFonts w:ascii="Calibri"/>
          <w:szCs w:val="24"/>
          <w:u w:val="dash"/>
        </w:rPr>
        <w:t xml:space="preserve">, 2003; Heinz </w:t>
      </w:r>
      <w:r w:rsidR="00F07E7C" w:rsidRPr="00F07E7C">
        <w:rPr>
          <w:rFonts w:ascii="Calibri"/>
          <w:i/>
          <w:iCs/>
          <w:szCs w:val="24"/>
          <w:u w:val="dash"/>
        </w:rPr>
        <w:t>et al.</w:t>
      </w:r>
      <w:r w:rsidR="00F07E7C" w:rsidRPr="00F07E7C">
        <w:rPr>
          <w:rFonts w:ascii="Calibri"/>
          <w:szCs w:val="24"/>
          <w:u w:val="dash"/>
        </w:rPr>
        <w:t>, 2012)</w:t>
      </w:r>
      <w:r w:rsidR="001950D0">
        <w:fldChar w:fldCharType="end"/>
      </w:r>
      <w:r w:rsidR="00F21394">
        <w:t>. Enzymes for trehalose synthesis and degradation in extant microsporidia</w:t>
      </w:r>
      <w:r w:rsidR="001950D0">
        <w:t xml:space="preserve"> </w:t>
      </w:r>
      <w:r w:rsidR="001950D0">
        <w:fldChar w:fldCharType="begin"/>
      </w:r>
      <w:r w:rsidR="00F07E7C">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fldChar w:fldCharType="separate"/>
      </w:r>
      <w:r w:rsidR="00F07E7C" w:rsidRPr="00F07E7C">
        <w:rPr>
          <w:rFonts w:ascii="Calibri"/>
          <w:szCs w:val="24"/>
          <w:u w:val="dash"/>
        </w:rPr>
        <w:t xml:space="preserve">(Keeling and Corradi, 2011; Vandermeer and Gochnauer, 1971; Heinz </w:t>
      </w:r>
      <w:r w:rsidR="00F07E7C" w:rsidRPr="00F07E7C">
        <w:rPr>
          <w:rFonts w:ascii="Calibri"/>
          <w:i/>
          <w:iCs/>
          <w:szCs w:val="24"/>
          <w:u w:val="dash"/>
        </w:rPr>
        <w:t>et al.</w:t>
      </w:r>
      <w:r w:rsidR="00F07E7C" w:rsidRPr="00F07E7C">
        <w:rPr>
          <w:rFonts w:ascii="Calibri"/>
          <w:szCs w:val="24"/>
          <w:u w:val="dash"/>
        </w:rPr>
        <w:t>, 2012; Méténier and Vivarès, 2001)</w:t>
      </w:r>
      <w:r w:rsidR="001950D0">
        <w:fldChar w:fldCharType="end"/>
      </w:r>
      <w:r w:rsidR="00781A30">
        <w:t xml:space="preserve"> have</w:t>
      </w:r>
      <w:r w:rsidR="00F21394">
        <w:t xml:space="preserve"> also been found in the last common ancestor</w:t>
      </w:r>
      <w:r w:rsidR="0034414D">
        <w:t xml:space="preserve"> including the trehalose 6-phosphate synthase (EC 2.4.1.15 and 2.4.1.347) and alpha-trehalase (EC 3.2.1.28).</w:t>
      </w:r>
      <w:r w:rsidR="00F21394">
        <w:t xml:space="preserve"> </w:t>
      </w:r>
      <w:r w:rsidR="005A29CC">
        <w:t>Figure...</w:t>
      </w:r>
      <w:r w:rsidR="0034414D">
        <w:t xml:space="preserve"> demonstrates the starch and sucrose metabolism of microsporidia.</w:t>
      </w:r>
    </w:p>
    <w:p w14:paraId="5FDC1F8C" w14:textId="2069A5CE" w:rsidR="00751379" w:rsidRPr="005A29CC" w:rsidRDefault="00751379" w:rsidP="00116731">
      <w:pPr>
        <w:rPr>
          <w:strike/>
        </w:rPr>
      </w:pPr>
      <w:r w:rsidRPr="005A29CC">
        <w:rPr>
          <w:strike/>
        </w:rPr>
        <w:t>The same as contemporary microsporidia species, the last common ancestor also has trehalose 6-phosphate synthase (K00697</w:t>
      </w:r>
      <w:r w:rsidR="005B377A" w:rsidRPr="005A29CC">
        <w:rPr>
          <w:strike/>
        </w:rPr>
        <w:t>, EC 2.4.1.15 and 2.4.1.347) and alpha-trehalase (K01194, EC 3.2.1.28)</w:t>
      </w:r>
      <w:r w:rsidR="00737A34" w:rsidRPr="005A29CC">
        <w:rPr>
          <w:strike/>
        </w:rPr>
        <w:t>,</w:t>
      </w:r>
      <w:r w:rsidR="005B377A" w:rsidRPr="005A29CC">
        <w:rPr>
          <w:strike/>
        </w:rPr>
        <w:t xml:space="preserve"> which are involved in the synthesis and degradation of trehalose.</w:t>
      </w:r>
      <w:r w:rsidR="005A29CC" w:rsidRPr="005A29CC">
        <w:t xml:space="preserve"> (</w:t>
      </w:r>
      <w:r w:rsidR="005A29CC" w:rsidRPr="005A29CC">
        <w:rPr>
          <w:highlight w:val="yellow"/>
        </w:rPr>
        <w:t>ADD A TABLE WITH ALL ANNOTATED PROTEINS IN THIS ANALYSIS IN THE SUPPLERMENTARY</w:t>
      </w:r>
      <w:r w:rsidR="005A29CC" w:rsidRPr="005A29CC">
        <w:t>)</w:t>
      </w:r>
    </w:p>
    <w:p w14:paraId="341EC98E" w14:textId="21AFBB2A" w:rsidR="005B377A" w:rsidRDefault="005B377A" w:rsidP="00116731">
      <w:r w:rsidRPr="00A61CF8">
        <w:rPr>
          <w:highlight w:val="yellow"/>
        </w:rPr>
        <w:t>DRAW STARCH AND SUCROSE METABOLISM OF MICROSPORIDIA</w:t>
      </w:r>
    </w:p>
    <w:p w14:paraId="58BB47DE" w14:textId="7C63F71A" w:rsidR="00DA0BDA" w:rsidRDefault="00DA0BDA" w:rsidP="00116731"/>
    <w:p w14:paraId="3A9F54B1" w14:textId="71220002" w:rsidR="003127BD" w:rsidRDefault="00A75CC9" w:rsidP="00116731">
      <w:r>
        <w:t>Having the obligate parasitic life-style, microsporidia tents to uptake nucleotide from the host than produce by themself</w:t>
      </w:r>
      <w:r w:rsidR="001950D0">
        <w:t xml:space="preserve"> </w:t>
      </w:r>
      <w:r w:rsidR="001950D0">
        <w:fldChar w:fldCharType="begin"/>
      </w:r>
      <w:r w:rsidR="008F28FD">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fldChar w:fldCharType="separate"/>
      </w:r>
      <w:r w:rsidR="008F28FD" w:rsidRPr="008F28FD">
        <w:rPr>
          <w:rFonts w:ascii="Calibri"/>
          <w:szCs w:val="24"/>
          <w:u w:val="dash"/>
        </w:rPr>
        <w:t xml:space="preserve">(Heinz </w:t>
      </w:r>
      <w:r w:rsidR="008F28FD" w:rsidRPr="008F28FD">
        <w:rPr>
          <w:rFonts w:ascii="Calibri"/>
          <w:i/>
          <w:iCs/>
          <w:szCs w:val="24"/>
          <w:u w:val="dash"/>
        </w:rPr>
        <w:t>et al.</w:t>
      </w:r>
      <w:r w:rsidR="008F28FD" w:rsidRPr="008F28FD">
        <w:rPr>
          <w:rFonts w:ascii="Calibri"/>
          <w:szCs w:val="24"/>
          <w:u w:val="dash"/>
        </w:rPr>
        <w:t xml:space="preserve">, 2012; Dean </w:t>
      </w:r>
      <w:r w:rsidR="008F28FD" w:rsidRPr="008F28FD">
        <w:rPr>
          <w:rFonts w:ascii="Calibri"/>
          <w:i/>
          <w:iCs/>
          <w:szCs w:val="24"/>
          <w:u w:val="dash"/>
        </w:rPr>
        <w:t>et al.</w:t>
      </w:r>
      <w:r w:rsidR="008F28FD" w:rsidRPr="008F28FD">
        <w:rPr>
          <w:rFonts w:ascii="Calibri"/>
          <w:szCs w:val="24"/>
          <w:u w:val="dash"/>
        </w:rPr>
        <w:t>, 2016)</w:t>
      </w:r>
      <w:r w:rsidR="001950D0">
        <w:fldChar w:fldCharType="end"/>
      </w:r>
      <w:r>
        <w:t xml:space="preserve">. </w:t>
      </w:r>
      <w:r w:rsidR="002D056A">
        <w:t xml:space="preserve">Microsporidian last common ancestor lack </w:t>
      </w:r>
      <w:r w:rsidR="002D056A" w:rsidRPr="002D056A">
        <w:t>ribose-phosphate pyrophosphokinase</w:t>
      </w:r>
      <w:r w:rsidR="002D056A">
        <w:t xml:space="preserve"> (K00938, EC 2.7.6.1), which convert</w:t>
      </w:r>
      <w:r w:rsidR="004442F4">
        <w:t>s</w:t>
      </w:r>
      <w:r w:rsidR="002D056A">
        <w:t xml:space="preserve"> ribose 5-phosphate into phosphori</w:t>
      </w:r>
      <w:r w:rsidR="004442F4">
        <w:t xml:space="preserve">bosyl pyrophosphate (PRPP) for the de-novo purine and pyrimidine synthesis. </w:t>
      </w:r>
      <w:r w:rsidR="004442F4" w:rsidRPr="004442F4">
        <w:t>IMP cyclohydrolase</w:t>
      </w:r>
      <w:r w:rsidR="004442F4">
        <w:t xml:space="preserve"> (K11176, EC 3.5.4.10) making</w:t>
      </w:r>
      <w:r w:rsidR="003127BD">
        <w:t xml:space="preserve"> ino</w:t>
      </w:r>
      <w:r>
        <w:t xml:space="preserve">sine monophosphate IMP </w:t>
      </w:r>
      <w:r w:rsidR="003127BD">
        <w:t xml:space="preserve">and UMP synthetase (K13421, EC 2.4.2.10 &amp; 4.1.1.23) making UMP from PRPP are </w:t>
      </w:r>
      <w:r>
        <w:t xml:space="preserve">also </w:t>
      </w:r>
      <w:r w:rsidR="003127BD">
        <w:t>not found. The missing of those enzymes indicates that microsporidian last common ancestor is unable to de-novo syn</w:t>
      </w:r>
      <w:r>
        <w:t>thesize both purines and pyrimidines.</w:t>
      </w:r>
    </w:p>
    <w:p w14:paraId="1D5AA86C" w14:textId="77777777" w:rsidR="001772E1" w:rsidRDefault="001772E1" w:rsidP="001772E1">
      <w:pPr>
        <w:keepNext/>
      </w:pPr>
      <w:r>
        <w:rPr>
          <w:rFonts w:ascii="Helvetica" w:hAnsi="Helvetica" w:cs="Helvetica"/>
          <w:noProof/>
          <w:sz w:val="24"/>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32A4A2EC" w:rsidR="00437A23" w:rsidRDefault="001772E1" w:rsidP="001772E1">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0</w:t>
      </w:r>
      <w:r w:rsidR="007C28BC">
        <w:fldChar w:fldCharType="end"/>
      </w:r>
      <w:r>
        <w:t>: Purine</w:t>
      </w:r>
    </w:p>
    <w:p w14:paraId="29111C6F" w14:textId="77777777" w:rsidR="001772E1" w:rsidRDefault="001772E1" w:rsidP="001772E1"/>
    <w:p w14:paraId="038FD609" w14:textId="77777777" w:rsidR="001772E1" w:rsidRDefault="001772E1" w:rsidP="001772E1">
      <w:pPr>
        <w:keepNext/>
      </w:pPr>
      <w:r>
        <w:rPr>
          <w:rFonts w:ascii="Helvetica" w:hAnsi="Helvetica" w:cs="Helvetica"/>
          <w:noProof/>
          <w:sz w:val="24"/>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6C645AB2" w:rsidR="001772E1" w:rsidRPr="001772E1" w:rsidRDefault="001772E1" w:rsidP="001772E1">
      <w:pPr>
        <w:pStyle w:val="Caption"/>
      </w:pPr>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1</w:t>
      </w:r>
      <w:r w:rsidR="007C28BC">
        <w:fldChar w:fldCharType="end"/>
      </w:r>
      <w:r>
        <w:t>: Pyrimidine</w:t>
      </w:r>
    </w:p>
    <w:p w14:paraId="1A5B8659" w14:textId="55AC76AB" w:rsidR="00226506" w:rsidRDefault="00A75CC9" w:rsidP="00116731">
      <w:r>
        <w:t xml:space="preserve">By that reason, microsporidia need to import nucleotides from the hosts using </w:t>
      </w:r>
      <w:r w:rsidR="00830EF0">
        <w:t xml:space="preserve">nucleotide transport (NTT) proteins. </w:t>
      </w:r>
      <w:r w:rsidR="00CD16AB">
        <w:t>KO identifier K03301 of f</w:t>
      </w:r>
      <w:r w:rsidR="00830EF0">
        <w:t>our NTT (NTT1, NTT2, NTT3, NTT4) proteins</w:t>
      </w:r>
      <w:r w:rsidR="00D41192">
        <w:t xml:space="preserve"> </w:t>
      </w:r>
      <w:r w:rsidR="00D41192">
        <w:fldChar w:fldCharType="begin"/>
      </w:r>
      <w:r w:rsidR="0041481C">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fldChar w:fldCharType="separate"/>
      </w:r>
      <w:r w:rsidR="0041481C" w:rsidRPr="0041481C">
        <w:rPr>
          <w:rFonts w:ascii="Calibri"/>
          <w:szCs w:val="24"/>
          <w:u w:val="dash"/>
        </w:rPr>
        <w:t xml:space="preserve">(Heinz </w:t>
      </w:r>
      <w:r w:rsidR="0041481C" w:rsidRPr="0041481C">
        <w:rPr>
          <w:rFonts w:ascii="Calibri"/>
          <w:i/>
          <w:iCs/>
          <w:szCs w:val="24"/>
          <w:u w:val="dash"/>
        </w:rPr>
        <w:t>et al.</w:t>
      </w:r>
      <w:r w:rsidR="0041481C" w:rsidRPr="0041481C">
        <w:rPr>
          <w:rFonts w:ascii="Calibri"/>
          <w:szCs w:val="24"/>
          <w:u w:val="dash"/>
        </w:rPr>
        <w:t xml:space="preserve">, 2014; Dean </w:t>
      </w:r>
      <w:r w:rsidR="0041481C" w:rsidRPr="0041481C">
        <w:rPr>
          <w:rFonts w:ascii="Calibri"/>
          <w:i/>
          <w:iCs/>
          <w:szCs w:val="24"/>
          <w:u w:val="dash"/>
        </w:rPr>
        <w:t>et al.</w:t>
      </w:r>
      <w:r w:rsidR="0041481C" w:rsidRPr="0041481C">
        <w:rPr>
          <w:rFonts w:ascii="Calibri"/>
          <w:szCs w:val="24"/>
          <w:u w:val="dash"/>
        </w:rPr>
        <w:t>, 2016)</w:t>
      </w:r>
      <w:r w:rsidR="00D41192">
        <w:fldChar w:fldCharType="end"/>
      </w:r>
      <w:r w:rsidR="00830EF0">
        <w:t xml:space="preserve"> have been found in </w:t>
      </w:r>
      <w:r w:rsidR="00CD16AB">
        <w:t xml:space="preserve">three different </w:t>
      </w:r>
      <w:r w:rsidR="00830EF0">
        <w:t>micro</w:t>
      </w:r>
      <w:r w:rsidR="00CD16AB">
        <w:t>sporidian last common ancestor proteins.</w:t>
      </w:r>
      <w:r w:rsidR="00443A4C">
        <w:t xml:space="preserve"> Based on studies of</w:t>
      </w:r>
      <w:r w:rsidR="00D90962">
        <w:t xml:space="preserve"> </w:t>
      </w:r>
      <w:r w:rsidR="00D90962">
        <w:fldChar w:fldCharType="begin"/>
      </w:r>
      <w:r w:rsidR="00D90962">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fldChar w:fldCharType="separate"/>
      </w:r>
      <w:r w:rsidR="00D90962" w:rsidRPr="00D90962">
        <w:rPr>
          <w:rFonts w:ascii="Calibri"/>
          <w:szCs w:val="24"/>
          <w:u w:val="dash"/>
        </w:rPr>
        <w:t xml:space="preserve">(Dean </w:t>
      </w:r>
      <w:r w:rsidR="00D90962" w:rsidRPr="00D90962">
        <w:rPr>
          <w:rFonts w:ascii="Calibri"/>
          <w:i/>
          <w:iCs/>
          <w:szCs w:val="24"/>
          <w:u w:val="dash"/>
        </w:rPr>
        <w:t>et al.</w:t>
      </w:r>
      <w:r w:rsidR="00D90962" w:rsidRPr="00D90962">
        <w:rPr>
          <w:rFonts w:ascii="Calibri"/>
          <w:szCs w:val="24"/>
          <w:u w:val="dash"/>
        </w:rPr>
        <w:t xml:space="preserve">, 2016; Tsaousis </w:t>
      </w:r>
      <w:r w:rsidR="00D90962" w:rsidRPr="00D90962">
        <w:rPr>
          <w:rFonts w:ascii="Calibri"/>
          <w:i/>
          <w:iCs/>
          <w:szCs w:val="24"/>
          <w:u w:val="dash"/>
        </w:rPr>
        <w:t>et al.</w:t>
      </w:r>
      <w:r w:rsidR="00D90962" w:rsidRPr="00D90962">
        <w:rPr>
          <w:rFonts w:ascii="Calibri"/>
          <w:szCs w:val="24"/>
          <w:u w:val="dash"/>
        </w:rPr>
        <w:t xml:space="preserve">, 2008; Heinz </w:t>
      </w:r>
      <w:r w:rsidR="00D90962" w:rsidRPr="00D90962">
        <w:rPr>
          <w:rFonts w:ascii="Calibri"/>
          <w:i/>
          <w:iCs/>
          <w:szCs w:val="24"/>
          <w:u w:val="dash"/>
        </w:rPr>
        <w:t>et al.</w:t>
      </w:r>
      <w:r w:rsidR="00D90962" w:rsidRPr="00D90962">
        <w:rPr>
          <w:rFonts w:ascii="Calibri"/>
          <w:szCs w:val="24"/>
          <w:u w:val="dash"/>
        </w:rPr>
        <w:t>, 2014)</w:t>
      </w:r>
      <w:r w:rsidR="00D90962">
        <w:fldChar w:fldCharType="end"/>
      </w:r>
      <w:r w:rsidR="00443A4C">
        <w:t xml:space="preserve">, </w:t>
      </w:r>
      <w:r w:rsidR="0060484A">
        <w:t xml:space="preserve">those NTT proteins are the result of horizontal transfer event from bacteria. </w:t>
      </w:r>
    </w:p>
    <w:p w14:paraId="0E59C7FE" w14:textId="77777777" w:rsidR="00FF0408" w:rsidRDefault="00D169CE" w:rsidP="00FF0408">
      <w:pPr>
        <w:keepNext/>
      </w:pPr>
      <w:r>
        <w:rPr>
          <w:noProof/>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2543607" w:rsidR="002D2C0B" w:rsidRDefault="00FF0408" w:rsidP="00FF0408">
      <w:pPr>
        <w:pStyle w:val="Caption"/>
      </w:pPr>
      <w:bookmarkStart w:id="43" w:name="_Ref382669565"/>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2</w:t>
      </w:r>
      <w:r w:rsidR="007C28BC">
        <w:fldChar w:fldCharType="end"/>
      </w:r>
      <w:bookmarkEnd w:id="43"/>
      <w:r>
        <w:t>: Phylogenetic profile of 3 microsporidia last common ancestor NTT proteins</w:t>
      </w:r>
    </w:p>
    <w:p w14:paraId="666A53B1" w14:textId="2B9FF4FE" w:rsidR="00D169CE" w:rsidRDefault="00FF0408" w:rsidP="00116731">
      <w:r>
        <w:fldChar w:fldCharType="begin"/>
      </w:r>
      <w:r>
        <w:instrText xml:space="preserve"> REF _Ref382669565 \h </w:instrText>
      </w:r>
      <w:r>
        <w:fldChar w:fldCharType="separate"/>
      </w:r>
      <w:r w:rsidR="006E4A46">
        <w:t xml:space="preserve">Figure </w:t>
      </w:r>
      <w:r w:rsidR="006E4A46">
        <w:rPr>
          <w:noProof/>
        </w:rPr>
        <w:t>A</w:t>
      </w:r>
      <w:r w:rsidR="006E4A46">
        <w:noBreakHyphen/>
      </w:r>
      <w:r w:rsidR="006E4A46">
        <w:rPr>
          <w:noProof/>
        </w:rPr>
        <w:t>42</w:t>
      </w:r>
      <w:r>
        <w:fldChar w:fldCharType="end"/>
      </w:r>
      <w:r>
        <w:t xml:space="preserve"> shows the phylogenetic profile of 3 microsporidia last common ancestor NTT proteins. All three proteins have bacterial orthologs in Chlamydiae phylum. The domain annotation of a microsporidia protein in comparison with its bacterial ortholog is shown in </w:t>
      </w:r>
      <w:r>
        <w:fldChar w:fldCharType="begin"/>
      </w:r>
      <w:r>
        <w:instrText xml:space="preserve"> REF _Ref382670116 \h </w:instrText>
      </w:r>
      <w:r>
        <w:fldChar w:fldCharType="separate"/>
      </w:r>
      <w:r w:rsidR="006E4A46">
        <w:t xml:space="preserve">Figure </w:t>
      </w:r>
      <w:r w:rsidR="006E4A46">
        <w:rPr>
          <w:noProof/>
        </w:rPr>
        <w:t>A</w:t>
      </w:r>
      <w:r w:rsidR="006E4A46">
        <w:noBreakHyphen/>
      </w:r>
      <w:r w:rsidR="006E4A46">
        <w:rPr>
          <w:noProof/>
        </w:rPr>
        <w:t>43</w:t>
      </w:r>
      <w:r>
        <w:fldChar w:fldCharType="end"/>
      </w:r>
      <w:r>
        <w:t>. They both contain 11-12 transmembrane domains, as commonly observed in bacterial</w:t>
      </w:r>
      <w:r w:rsidR="00EB40F9">
        <w:t xml:space="preserve"> NTT</w:t>
      </w:r>
      <w:r>
        <w:t xml:space="preserve"> proteins</w:t>
      </w:r>
      <w:r w:rsidR="00D90962">
        <w:t xml:space="preserve"> </w:t>
      </w:r>
      <w:r w:rsidR="00D90962">
        <w:fldChar w:fldCharType="begin"/>
      </w:r>
      <w:r w:rsidR="00D90962">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fldChar w:fldCharType="separate"/>
      </w:r>
      <w:r w:rsidR="00D90962" w:rsidRPr="00D90962">
        <w:rPr>
          <w:rFonts w:ascii="Calibri"/>
          <w:szCs w:val="24"/>
          <w:u w:val="dash"/>
        </w:rPr>
        <w:t xml:space="preserve">(Tsaousis </w:t>
      </w:r>
      <w:r w:rsidR="00D90962" w:rsidRPr="00D90962">
        <w:rPr>
          <w:rFonts w:ascii="Calibri"/>
          <w:i/>
          <w:iCs/>
          <w:szCs w:val="24"/>
          <w:u w:val="dash"/>
        </w:rPr>
        <w:t>et al.</w:t>
      </w:r>
      <w:r w:rsidR="00D90962" w:rsidRPr="00D90962">
        <w:rPr>
          <w:rFonts w:ascii="Calibri"/>
          <w:szCs w:val="24"/>
          <w:u w:val="dash"/>
        </w:rPr>
        <w:t>, 2008; Winkler and Neuhaus, 1999)</w:t>
      </w:r>
      <w:r w:rsidR="00D90962">
        <w:fldChar w:fldCharType="end"/>
      </w:r>
      <w:r>
        <w:t>.</w:t>
      </w:r>
    </w:p>
    <w:p w14:paraId="79982986" w14:textId="77777777" w:rsidR="00FF0408" w:rsidRDefault="00FF0408" w:rsidP="00FF0408">
      <w:pPr>
        <w:keepNext/>
      </w:pPr>
      <w:r>
        <w:rPr>
          <w:noProof/>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372C96A2" w:rsidR="00FF0408" w:rsidRDefault="00FF0408" w:rsidP="00FF0408">
      <w:pPr>
        <w:pStyle w:val="Caption"/>
      </w:pPr>
      <w:bookmarkStart w:id="44" w:name="_Ref382670116"/>
      <w:r>
        <w:t xml:space="preserve">Figure </w:t>
      </w:r>
      <w:r w:rsidR="007C28BC">
        <w:fldChar w:fldCharType="begin"/>
      </w:r>
      <w:r w:rsidR="007C28BC">
        <w:instrText xml:space="preserve"> STYLEREF 1 \s </w:instrText>
      </w:r>
      <w:r w:rsidR="007C28BC">
        <w:fldChar w:fldCharType="separate"/>
      </w:r>
      <w:r w:rsidR="006E4A46">
        <w:rPr>
          <w:noProof/>
        </w:rPr>
        <w:t>A</w:t>
      </w:r>
      <w:r w:rsidR="007C28BC">
        <w:fldChar w:fldCharType="end"/>
      </w:r>
      <w:r w:rsidR="007C28BC">
        <w:noBreakHyphen/>
      </w:r>
      <w:r w:rsidR="007C28BC">
        <w:fldChar w:fldCharType="begin"/>
      </w:r>
      <w:r w:rsidR="007C28BC">
        <w:instrText xml:space="preserve"> SEQ Figure \* ARABIC \s 1 </w:instrText>
      </w:r>
      <w:r w:rsidR="007C28BC">
        <w:fldChar w:fldCharType="separate"/>
      </w:r>
      <w:r w:rsidR="006E4A46">
        <w:rPr>
          <w:noProof/>
        </w:rPr>
        <w:t>43</w:t>
      </w:r>
      <w:r w:rsidR="007C28BC">
        <w:fldChar w:fldCharType="end"/>
      </w:r>
      <w:bookmarkEnd w:id="44"/>
      <w:r>
        <w:t>: Domain architecture of E.hellem protein (enche_5516_1:EHEL_100430) and its ortholog (chltr_5669_1:1220) of the bacteria Chlamydia trachomatis.</w:t>
      </w:r>
      <w:r w:rsidR="0092715B">
        <w:t xml:space="preserve"> (</w:t>
      </w:r>
      <w:r w:rsidR="0092715B" w:rsidRPr="0092715B">
        <w:rPr>
          <w:color w:val="FF0000"/>
        </w:rPr>
        <w:t>REMOVE WEIGHT</w:t>
      </w:r>
      <w:r w:rsidR="0092715B">
        <w:t>)</w:t>
      </w:r>
      <w:r w:rsidR="00367F0A">
        <w:t xml:space="preserve"> </w:t>
      </w:r>
    </w:p>
    <w:p w14:paraId="1819AC9B" w14:textId="77777777" w:rsidR="00D169CE" w:rsidRDefault="00D169CE" w:rsidP="00116731"/>
    <w:p w14:paraId="746862D8" w14:textId="77777777" w:rsidR="00CD16AB" w:rsidRDefault="00BE1DBD" w:rsidP="00BE1DBD">
      <w:r>
        <w:t>4 NTT proteins (</w:t>
      </w:r>
    </w:p>
    <w:p w14:paraId="5973DBBC" w14:textId="3DECF591" w:rsidR="00CD16AB" w:rsidRDefault="00CD16AB" w:rsidP="00BE1DBD">
      <w:r>
        <w:t xml:space="preserve">NTT1 - Q8SRA2 - ECU08_1300  - K03301 &lt;=&gt; OG_1062, </w:t>
      </w:r>
    </w:p>
    <w:p w14:paraId="4C014381" w14:textId="77777777" w:rsidR="00CD16AB" w:rsidRDefault="00BE1DBD" w:rsidP="00BE1DBD">
      <w:r>
        <w:t xml:space="preserve">NTT2 - Q8SUF9 - ECU10_0540 - K03301 &lt;=&gt; OG_1062, </w:t>
      </w:r>
    </w:p>
    <w:p w14:paraId="53804ED0" w14:textId="77777777" w:rsidR="00CD16AB" w:rsidRDefault="00BE1DBD" w:rsidP="00BE1DBD">
      <w:r>
        <w:t xml:space="preserve">NTT3 - Q8SUG0 - ECU10_0520 - K03301 &lt;=&gt; OG_3238, </w:t>
      </w:r>
    </w:p>
    <w:p w14:paraId="1A9C98A5" w14:textId="0FCF4782" w:rsidR="00BF37CE" w:rsidRDefault="00BE1DBD" w:rsidP="00116731">
      <w:r>
        <w:t>NTT4 - Q8SUG7 - ECU10_0420 - K03301 &lt;=&gt; OG_3237</w:t>
      </w:r>
      <w:r w:rsidR="00672A30">
        <w:t xml:space="preserve"> Heinz, Hacker &amp; others</w:t>
      </w:r>
      <w:bookmarkStart w:id="45" w:name="_GoBack"/>
      <w:bookmarkEnd w:id="45"/>
      <w:r>
        <w:t xml:space="preserve">) </w:t>
      </w:r>
    </w:p>
    <w:p w14:paraId="34DC2B43" w14:textId="4C190FC0" w:rsidR="00991CE7" w:rsidRPr="00EF3F48" w:rsidRDefault="00991CE7" w:rsidP="00991CE7">
      <w:pPr>
        <w:rPr>
          <w:color w:val="FF0000"/>
        </w:rPr>
      </w:pPr>
      <w:r w:rsidRPr="00EF3F48">
        <w:rPr>
          <w:color w:val="FF0000"/>
        </w:rPr>
        <w:t xml:space="preserve">(9) Genes encoding a fatty acid synthase complex are lacking, which supports the uptake of host-derived fatty acids </w:t>
      </w:r>
      <w:r w:rsidR="000F7F43">
        <w:rPr>
          <w:color w:val="FF0000"/>
        </w:rPr>
        <w:fldChar w:fldCharType="begin"/>
      </w:r>
      <w:r w:rsidR="000F7F43">
        <w:rPr>
          <w:color w:val="FF0000"/>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Pr>
          <w:color w:val="FF0000"/>
        </w:rPr>
        <w:fldChar w:fldCharType="separate"/>
      </w:r>
      <w:r w:rsidR="000F7F43" w:rsidRPr="000F7F43">
        <w:rPr>
          <w:rFonts w:ascii="Calibri"/>
          <w:color w:val="FF0000"/>
          <w:szCs w:val="24"/>
          <w:u w:val="dash"/>
        </w:rPr>
        <w:t xml:space="preserve">(El Alaoui </w:t>
      </w:r>
      <w:r w:rsidR="000F7F43" w:rsidRPr="000F7F43">
        <w:rPr>
          <w:rFonts w:ascii="Calibri"/>
          <w:i/>
          <w:iCs/>
          <w:color w:val="FF0000"/>
          <w:szCs w:val="24"/>
          <w:u w:val="dash"/>
        </w:rPr>
        <w:t>et al.</w:t>
      </w:r>
      <w:r w:rsidR="000F7F43" w:rsidRPr="000F7F43">
        <w:rPr>
          <w:rFonts w:ascii="Calibri"/>
          <w:color w:val="FF0000"/>
          <w:szCs w:val="24"/>
          <w:u w:val="dash"/>
        </w:rPr>
        <w:t xml:space="preserve">, 2001; Katinka </w:t>
      </w:r>
      <w:r w:rsidR="000F7F43" w:rsidRPr="000F7F43">
        <w:rPr>
          <w:rFonts w:ascii="Calibri"/>
          <w:i/>
          <w:iCs/>
          <w:color w:val="FF0000"/>
          <w:szCs w:val="24"/>
          <w:u w:val="dash"/>
        </w:rPr>
        <w:t>et al.</w:t>
      </w:r>
      <w:r w:rsidR="000F7F43" w:rsidRPr="000F7F43">
        <w:rPr>
          <w:rFonts w:ascii="Calibri"/>
          <w:color w:val="FF0000"/>
          <w:szCs w:val="24"/>
          <w:u w:val="dash"/>
        </w:rPr>
        <w:t>, 2001)</w:t>
      </w:r>
      <w:r w:rsidR="000F7F43">
        <w:rPr>
          <w:color w:val="FF0000"/>
        </w:rPr>
        <w:fldChar w:fldCharType="end"/>
      </w:r>
      <w:r w:rsidRPr="00EF3F48">
        <w:rPr>
          <w:color w:val="FF0000"/>
        </w:rPr>
        <w:t>.</w:t>
      </w:r>
    </w:p>
    <w:p w14:paraId="7B8EEB0C" w14:textId="77777777" w:rsidR="00991CE7" w:rsidRDefault="00991CE7" w:rsidP="00116731"/>
    <w:p w14:paraId="393D97FF" w14:textId="77777777" w:rsidR="00C4216B" w:rsidRPr="00116731" w:rsidRDefault="00C4216B"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77777777" w:rsidR="00AD08DF" w:rsidRPr="00922016" w:rsidRDefault="00AD08DF" w:rsidP="00515665"/>
    <w:p w14:paraId="5CB39AFE" w14:textId="77777777" w:rsidR="00311919" w:rsidRDefault="00311919" w:rsidP="00311919"/>
    <w:p w14:paraId="714DE746" w14:textId="77777777" w:rsidR="00311919" w:rsidRDefault="00311919" w:rsidP="00311919">
      <w:r w:rsidRPr="00EF3F48">
        <w:rPr>
          <w:highlight w:val="yellow"/>
        </w:rPr>
        <w:t>can replace extant microsporidia by contemporary microsporidia</w:t>
      </w:r>
    </w:p>
    <w:p w14:paraId="1473C47A" w14:textId="77777777" w:rsidR="003955E8" w:rsidRPr="00922016" w:rsidRDefault="003955E8" w:rsidP="00515665">
      <w:pPr>
        <w:sectPr w:rsidR="003955E8"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792A1D7A" w:rsidR="003955E8" w:rsidRPr="00922016" w:rsidRDefault="003955E8" w:rsidP="00515665">
      <w:pPr>
        <w:pStyle w:val="Caption"/>
        <w:keepNext/>
      </w:pPr>
      <w:bookmarkStart w:id="46" w:name="_Ref381275723"/>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1</w:t>
      </w:r>
      <w:r w:rsidR="00417319">
        <w:fldChar w:fldCharType="end"/>
      </w:r>
      <w:bookmarkEnd w:id="46"/>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BE985D" w:rsidR="00727721" w:rsidRPr="00922016" w:rsidRDefault="00727721" w:rsidP="00515665">
      <w:pPr>
        <w:pStyle w:val="Caption"/>
        <w:keepNext/>
      </w:pPr>
      <w:bookmarkStart w:id="47" w:name="_Ref381276164"/>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2</w:t>
      </w:r>
      <w:r w:rsidR="00417319">
        <w:fldChar w:fldCharType="end"/>
      </w:r>
      <w:bookmarkEnd w:id="47"/>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55586662" w:rsidR="00900C79" w:rsidRPr="00922016" w:rsidRDefault="00900C79" w:rsidP="00515665">
      <w:pPr>
        <w:pStyle w:val="Caption"/>
        <w:keepNext/>
      </w:pPr>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3</w:t>
      </w:r>
      <w:r w:rsidR="0041731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r w:rsidRPr="00922016">
              <w:rPr>
                <w:rFonts w:ascii="Calibri" w:hAnsi="Calibri" w:cs="Times New Roman"/>
                <w:color w:val="000000"/>
              </w:rPr>
              <w:t>p &lt; 2,2E-16</w:t>
            </w:r>
          </w:p>
        </w:tc>
      </w:tr>
    </w:tbl>
    <w:p w14:paraId="2A0AC6B7" w14:textId="77777777" w:rsidR="00900C79" w:rsidRPr="00922016" w:rsidRDefault="00900C79" w:rsidP="00515665"/>
    <w:p w14:paraId="5A6ABEB2" w14:textId="4A66F4B7" w:rsidR="007C0D28" w:rsidRPr="00922016" w:rsidRDefault="007C0D28" w:rsidP="00515665">
      <w:pPr>
        <w:pStyle w:val="Caption"/>
        <w:keepNext/>
      </w:pPr>
      <w:bookmarkStart w:id="48" w:name="_Ref381452965"/>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4</w:t>
      </w:r>
      <w:r w:rsidR="00417319">
        <w:fldChar w:fldCharType="end"/>
      </w:r>
      <w:bookmarkEnd w:id="48"/>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57765D" w:rsidRPr="00922016">
        <w:t>microsporidia</w:t>
      </w:r>
      <w:r w:rsidRPr="00922016">
        <w:t xml:space="preserve">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r w:rsidRPr="00922016">
              <w:t>supertaxa</w:t>
            </w:r>
          </w:p>
        </w:tc>
        <w:tc>
          <w:tcPr>
            <w:tcW w:w="0" w:type="auto"/>
          </w:tcPr>
          <w:p w14:paraId="242ADC15" w14:textId="77777777" w:rsidR="007C0D28" w:rsidRPr="00922016" w:rsidRDefault="007C0D28" w:rsidP="00515665">
            <w:r w:rsidRPr="00922016">
              <w:t>group</w:t>
            </w:r>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r w:rsidRPr="00922016">
              <w:t>fungi</w:t>
            </w:r>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r w:rsidRPr="00922016">
              <w:t>fungi</w:t>
            </w:r>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r w:rsidRPr="00922016">
              <w:t>fungi</w:t>
            </w:r>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r w:rsidRPr="00922016">
              <w:t>fungi</w:t>
            </w:r>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r w:rsidRPr="00922016">
              <w:t>fungi</w:t>
            </w:r>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r w:rsidRPr="00922016">
              <w:t>fungi</w:t>
            </w:r>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r w:rsidRPr="00922016">
              <w:t>fungi</w:t>
            </w:r>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r w:rsidRPr="00922016">
              <w:t>fungi</w:t>
            </w:r>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r w:rsidRPr="00922016">
              <w:t>fungi</w:t>
            </w:r>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r w:rsidRPr="00922016">
              <w:t>fungi</w:t>
            </w:r>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r w:rsidRPr="00922016">
              <w:t>fungi</w:t>
            </w:r>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r w:rsidRPr="00922016">
              <w:t>fungi</w:t>
            </w:r>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r w:rsidRPr="00922016">
              <w:t>fungi</w:t>
            </w:r>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r w:rsidRPr="00922016">
              <w:t>fungi</w:t>
            </w:r>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r w:rsidRPr="00922016">
              <w:t>fungi</w:t>
            </w:r>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r w:rsidRPr="00922016">
              <w:t>fungi</w:t>
            </w:r>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r w:rsidRPr="00922016">
              <w:t>fungi</w:t>
            </w:r>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r w:rsidRPr="00922016">
              <w:t>fungi</w:t>
            </w:r>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r w:rsidRPr="00922016">
              <w:t>fungi</w:t>
            </w:r>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r w:rsidRPr="00922016">
              <w:t>fungi</w:t>
            </w:r>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r w:rsidRPr="00922016">
              <w:t>fungi</w:t>
            </w:r>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r w:rsidRPr="00922016">
              <w:t>fungi</w:t>
            </w:r>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r w:rsidRPr="00922016">
              <w:t>fungi</w:t>
            </w:r>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r w:rsidRPr="00922016">
              <w:t>fungi</w:t>
            </w:r>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r w:rsidRPr="00922016">
              <w:t>fungi</w:t>
            </w:r>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r w:rsidRPr="00922016">
              <w:t>fungi</w:t>
            </w:r>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r w:rsidRPr="00922016">
              <w:t>fungi</w:t>
            </w:r>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r w:rsidRPr="00922016">
              <w:t>fungi</w:t>
            </w:r>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r w:rsidRPr="00922016">
              <w:t>fungi</w:t>
            </w:r>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r w:rsidRPr="00922016">
              <w:t>fungi</w:t>
            </w:r>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r w:rsidRPr="00922016">
              <w:t>fungi</w:t>
            </w:r>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r w:rsidRPr="00922016">
              <w:t>fungi</w:t>
            </w:r>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r w:rsidRPr="00922016">
              <w:t>fungi</w:t>
            </w:r>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r w:rsidRPr="00922016">
              <w:t>fungi</w:t>
            </w:r>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r w:rsidRPr="00922016">
              <w:t>fungi</w:t>
            </w:r>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r w:rsidRPr="00922016">
              <w:t>fungi</w:t>
            </w:r>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r w:rsidRPr="00922016">
              <w:t>fungi</w:t>
            </w:r>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r w:rsidRPr="00922016">
              <w:t>fungi</w:t>
            </w:r>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r w:rsidRPr="00922016">
              <w:t>fungi</w:t>
            </w:r>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r w:rsidRPr="00922016">
              <w:t>fungi</w:t>
            </w:r>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r w:rsidRPr="00922016">
              <w:t>fungi</w:t>
            </w:r>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r w:rsidRPr="00922016">
              <w:t>fungi</w:t>
            </w:r>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r w:rsidRPr="00922016">
              <w:t>fungi</w:t>
            </w:r>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r w:rsidRPr="00922016">
              <w:t>fungi</w:t>
            </w:r>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r w:rsidRPr="00922016">
              <w:t>fungi</w:t>
            </w:r>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r w:rsidRPr="00922016">
              <w:t>fungi</w:t>
            </w:r>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r w:rsidRPr="00922016">
              <w:t>fungi</w:t>
            </w:r>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r w:rsidRPr="00922016">
              <w:t>fungi</w:t>
            </w:r>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r w:rsidRPr="00922016">
              <w:t>fungi</w:t>
            </w:r>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r w:rsidRPr="00922016">
              <w:t>fungi</w:t>
            </w:r>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r w:rsidRPr="00922016">
              <w:t>fungi</w:t>
            </w:r>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r w:rsidRPr="00922016">
              <w:t>fungi</w:t>
            </w:r>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r w:rsidRPr="00922016">
              <w:t>fungi</w:t>
            </w:r>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r w:rsidRPr="00922016">
              <w:t>fungi</w:t>
            </w:r>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r w:rsidRPr="00922016">
              <w:t>fungi</w:t>
            </w:r>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r w:rsidRPr="00922016">
              <w:t>fungi</w:t>
            </w:r>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r w:rsidRPr="00922016">
              <w:t>fungi</w:t>
            </w:r>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r w:rsidRPr="00922016">
              <w:t>fungi</w:t>
            </w:r>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r w:rsidRPr="00922016">
              <w:t>fungi</w:t>
            </w:r>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r w:rsidRPr="00922016">
              <w:t>fungi</w:t>
            </w:r>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r w:rsidRPr="00922016">
              <w:t>fungi</w:t>
            </w:r>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r w:rsidRPr="00922016">
              <w:t>fungi</w:t>
            </w:r>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r w:rsidRPr="00922016">
              <w:t>fungi</w:t>
            </w:r>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r w:rsidRPr="00922016">
              <w:t>fungi</w:t>
            </w:r>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r w:rsidRPr="00922016">
              <w:t>fungi</w:t>
            </w:r>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r w:rsidRPr="00922016">
              <w:t>fungi</w:t>
            </w:r>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r w:rsidRPr="00922016">
              <w:t>fungi</w:t>
            </w:r>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r w:rsidRPr="00922016">
              <w:t>fungi</w:t>
            </w:r>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r w:rsidRPr="00922016">
              <w:t>fungi</w:t>
            </w:r>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r w:rsidRPr="00922016">
              <w:t>fungi</w:t>
            </w:r>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r w:rsidRPr="00922016">
              <w:t>fungi</w:t>
            </w:r>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r w:rsidRPr="00922016">
              <w:t>fungi</w:t>
            </w:r>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r w:rsidRPr="00922016">
              <w:t>fungi</w:t>
            </w:r>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r w:rsidRPr="00922016">
              <w:t>fungi</w:t>
            </w:r>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r w:rsidRPr="00922016">
              <w:t>fungi</w:t>
            </w:r>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r w:rsidRPr="00922016">
              <w:t>fungi</w:t>
            </w:r>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r w:rsidRPr="00922016">
              <w:t>fungi</w:t>
            </w:r>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r w:rsidRPr="00922016">
              <w:t>fungi</w:t>
            </w:r>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r w:rsidRPr="00922016">
              <w:t>fungi</w:t>
            </w:r>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r w:rsidRPr="00922016">
              <w:t>fungi</w:t>
            </w:r>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r w:rsidRPr="00922016">
              <w:t>fungi</w:t>
            </w:r>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r w:rsidRPr="00922016">
              <w:t>fungi</w:t>
            </w:r>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r w:rsidRPr="00922016">
              <w:t>fungi</w:t>
            </w:r>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r w:rsidRPr="00922016">
              <w:t>fungi</w:t>
            </w:r>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r w:rsidRPr="00922016">
              <w:t>fungi</w:t>
            </w:r>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r w:rsidRPr="00922016">
              <w:t>fungi</w:t>
            </w:r>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r w:rsidRPr="00922016">
              <w:t>fungi</w:t>
            </w:r>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r w:rsidRPr="00922016">
              <w:t>fungi</w:t>
            </w:r>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r w:rsidRPr="00922016">
              <w:t>fungi</w:t>
            </w:r>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r w:rsidRPr="00922016">
              <w:t>fungi</w:t>
            </w:r>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r w:rsidRPr="00922016">
              <w:t>fungi</w:t>
            </w:r>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r w:rsidRPr="00922016">
              <w:t>fungi</w:t>
            </w:r>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r w:rsidRPr="00922016">
              <w:t>fungi</w:t>
            </w:r>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r w:rsidRPr="00922016">
              <w:t>fungi</w:t>
            </w:r>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r w:rsidRPr="00922016">
              <w:t>fungi</w:t>
            </w:r>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r w:rsidRPr="00922016">
              <w:t>fungi</w:t>
            </w:r>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r w:rsidRPr="00922016">
              <w:t>fungi</w:t>
            </w:r>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r w:rsidRPr="00922016">
              <w:t>fungi</w:t>
            </w:r>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r w:rsidRPr="00922016">
              <w:t>fungi</w:t>
            </w:r>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r w:rsidRPr="00922016">
              <w:t>fungi</w:t>
            </w:r>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r w:rsidRPr="00922016">
              <w:t>fungi</w:t>
            </w:r>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r w:rsidRPr="00922016">
              <w:t>fungi</w:t>
            </w:r>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r w:rsidRPr="00922016">
              <w:t>fungi</w:t>
            </w:r>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r w:rsidRPr="00922016">
              <w:t>fungi</w:t>
            </w:r>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r w:rsidRPr="00922016">
              <w:t>fungi</w:t>
            </w:r>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r w:rsidRPr="00922016">
              <w:t>fungi</w:t>
            </w:r>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r w:rsidRPr="00922016">
              <w:t>fungi</w:t>
            </w:r>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r w:rsidRPr="00922016">
              <w:t>fungi</w:t>
            </w:r>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r w:rsidRPr="00922016">
              <w:t>fungi</w:t>
            </w:r>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r w:rsidRPr="00922016">
              <w:t>fungi</w:t>
            </w:r>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r w:rsidRPr="00922016">
              <w:t>fungi</w:t>
            </w:r>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r w:rsidRPr="00922016">
              <w:t>fungi</w:t>
            </w:r>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r w:rsidRPr="00922016">
              <w:t>fungi</w:t>
            </w:r>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r w:rsidRPr="00922016">
              <w:t>fungi</w:t>
            </w:r>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r w:rsidRPr="00922016">
              <w:t>fungi</w:t>
            </w:r>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r w:rsidRPr="00922016">
              <w:t>fungi</w:t>
            </w:r>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r w:rsidRPr="00922016">
              <w:t>fungi</w:t>
            </w:r>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r w:rsidRPr="00922016">
              <w:t>fungi</w:t>
            </w:r>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r w:rsidRPr="00922016">
              <w:t>fungi</w:t>
            </w:r>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r w:rsidRPr="00922016">
              <w:t>fungi</w:t>
            </w:r>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r w:rsidRPr="00922016">
              <w:t>fungi</w:t>
            </w:r>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r w:rsidRPr="00922016">
              <w:t>fungi</w:t>
            </w:r>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r w:rsidRPr="00922016">
              <w:t>fungi</w:t>
            </w:r>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r w:rsidRPr="00922016">
              <w:t>fungi</w:t>
            </w:r>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r w:rsidRPr="00922016">
              <w:t>fungi</w:t>
            </w:r>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r w:rsidRPr="00922016">
              <w:t>fungi</w:t>
            </w:r>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r w:rsidRPr="00922016">
              <w:t>fungi</w:t>
            </w:r>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r w:rsidRPr="00922016">
              <w:t>fungi</w:t>
            </w:r>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r w:rsidRPr="00922016">
              <w:t>fungi</w:t>
            </w:r>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r w:rsidRPr="00922016">
              <w:t>fungi</w:t>
            </w:r>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r w:rsidRPr="00922016">
              <w:t>fungi</w:t>
            </w:r>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r w:rsidRPr="00922016">
              <w:t>fungi</w:t>
            </w:r>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r w:rsidRPr="00922016">
              <w:t>fungi</w:t>
            </w:r>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r w:rsidRPr="00922016">
              <w:t>fungi</w:t>
            </w:r>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r w:rsidRPr="00922016">
              <w:t>fungi</w:t>
            </w:r>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r w:rsidRPr="00922016">
              <w:t>fungi</w:t>
            </w:r>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r w:rsidRPr="00922016">
              <w:t>fungi</w:t>
            </w:r>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r w:rsidRPr="00922016">
              <w:t>fungi</w:t>
            </w:r>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r w:rsidRPr="00922016">
              <w:t>fungi</w:t>
            </w:r>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r w:rsidRPr="00922016">
              <w:t>fungi</w:t>
            </w:r>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r w:rsidRPr="00922016">
              <w:t>fungi</w:t>
            </w:r>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r w:rsidRPr="00922016">
              <w:t>fungi</w:t>
            </w:r>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r w:rsidRPr="00922016">
              <w:t>fungi</w:t>
            </w:r>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r w:rsidRPr="00922016">
              <w:t>fungi</w:t>
            </w:r>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r w:rsidRPr="00922016">
              <w:t>fungi</w:t>
            </w:r>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r w:rsidRPr="00922016">
              <w:t>microsporidia</w:t>
            </w:r>
          </w:p>
        </w:tc>
        <w:tc>
          <w:tcPr>
            <w:tcW w:w="0" w:type="auto"/>
          </w:tcPr>
          <w:p w14:paraId="1EB2CF8F" w14:textId="02FDC22F" w:rsidR="007C0D28" w:rsidRPr="00922016" w:rsidRDefault="0057765D" w:rsidP="00515665">
            <w:r w:rsidRPr="00922016">
              <w:t>microsporidia</w:t>
            </w:r>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r w:rsidRPr="00922016">
              <w:t>microsporidia</w:t>
            </w:r>
          </w:p>
        </w:tc>
        <w:tc>
          <w:tcPr>
            <w:tcW w:w="0" w:type="auto"/>
          </w:tcPr>
          <w:p w14:paraId="48D0D75E" w14:textId="1A1CFC50" w:rsidR="007C0D28" w:rsidRPr="00922016" w:rsidRDefault="0057765D" w:rsidP="00515665">
            <w:r w:rsidRPr="00922016">
              <w:t>microsporidia</w:t>
            </w:r>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r w:rsidRPr="00922016">
              <w:t>microsporidia</w:t>
            </w:r>
          </w:p>
        </w:tc>
        <w:tc>
          <w:tcPr>
            <w:tcW w:w="0" w:type="auto"/>
          </w:tcPr>
          <w:p w14:paraId="24192CD2" w14:textId="53A61D2C" w:rsidR="007C0D28" w:rsidRPr="00922016" w:rsidRDefault="0057765D" w:rsidP="00515665">
            <w:r w:rsidRPr="00922016">
              <w:t>microsporidia</w:t>
            </w:r>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r w:rsidRPr="00922016">
              <w:t>microsporidia</w:t>
            </w:r>
          </w:p>
        </w:tc>
        <w:tc>
          <w:tcPr>
            <w:tcW w:w="0" w:type="auto"/>
          </w:tcPr>
          <w:p w14:paraId="253E2BED" w14:textId="7BD3E97F" w:rsidR="007C0D28" w:rsidRPr="00922016" w:rsidRDefault="0057765D" w:rsidP="00515665">
            <w:r w:rsidRPr="00922016">
              <w:t>microsporidia</w:t>
            </w:r>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r w:rsidRPr="00922016">
              <w:t>microsporidia</w:t>
            </w:r>
          </w:p>
        </w:tc>
        <w:tc>
          <w:tcPr>
            <w:tcW w:w="0" w:type="auto"/>
          </w:tcPr>
          <w:p w14:paraId="220DEB83" w14:textId="19793DC2" w:rsidR="007C0D28" w:rsidRPr="00922016" w:rsidRDefault="0057765D" w:rsidP="00515665">
            <w:r w:rsidRPr="00922016">
              <w:t>microsporidia</w:t>
            </w:r>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r w:rsidRPr="00922016">
              <w:t>microsporidia</w:t>
            </w:r>
          </w:p>
        </w:tc>
        <w:tc>
          <w:tcPr>
            <w:tcW w:w="0" w:type="auto"/>
          </w:tcPr>
          <w:p w14:paraId="3C263E9C" w14:textId="34D9E39F" w:rsidR="007C0D28" w:rsidRPr="00922016" w:rsidRDefault="0057765D" w:rsidP="00515665">
            <w:r w:rsidRPr="00922016">
              <w:t>microsporidia</w:t>
            </w:r>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r w:rsidRPr="00922016">
              <w:t>microsporidia</w:t>
            </w:r>
          </w:p>
        </w:tc>
        <w:tc>
          <w:tcPr>
            <w:tcW w:w="0" w:type="auto"/>
          </w:tcPr>
          <w:p w14:paraId="6FD4796E" w14:textId="427F6F20" w:rsidR="007C0D28" w:rsidRPr="00922016" w:rsidRDefault="0057765D" w:rsidP="00515665">
            <w:r w:rsidRPr="00922016">
              <w:t>microsporidia</w:t>
            </w:r>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r w:rsidRPr="00922016">
              <w:t>microsporidia</w:t>
            </w:r>
          </w:p>
        </w:tc>
        <w:tc>
          <w:tcPr>
            <w:tcW w:w="0" w:type="auto"/>
          </w:tcPr>
          <w:p w14:paraId="70B1FF9F" w14:textId="0C5D7E80" w:rsidR="007C0D28" w:rsidRPr="00922016" w:rsidRDefault="0057765D" w:rsidP="00515665">
            <w:r w:rsidRPr="00922016">
              <w:t>microsporidia</w:t>
            </w:r>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r w:rsidRPr="00922016">
              <w:t>microsporidia</w:t>
            </w:r>
          </w:p>
        </w:tc>
        <w:tc>
          <w:tcPr>
            <w:tcW w:w="0" w:type="auto"/>
          </w:tcPr>
          <w:p w14:paraId="605A94F2" w14:textId="4E8DE55D" w:rsidR="007C0D28" w:rsidRPr="00922016" w:rsidRDefault="0057765D" w:rsidP="00515665">
            <w:r w:rsidRPr="00922016">
              <w:t>microsporidia</w:t>
            </w:r>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r w:rsidRPr="00922016">
              <w:t>microsporidia</w:t>
            </w:r>
          </w:p>
        </w:tc>
        <w:tc>
          <w:tcPr>
            <w:tcW w:w="0" w:type="auto"/>
          </w:tcPr>
          <w:p w14:paraId="2AE40D88" w14:textId="68BDA9AA" w:rsidR="007C0D28" w:rsidRPr="00922016" w:rsidRDefault="0057765D" w:rsidP="00515665">
            <w:r w:rsidRPr="00922016">
              <w:t>microsporidia</w:t>
            </w:r>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r w:rsidRPr="00922016">
              <w:t>microsporidia</w:t>
            </w:r>
          </w:p>
        </w:tc>
        <w:tc>
          <w:tcPr>
            <w:tcW w:w="0" w:type="auto"/>
          </w:tcPr>
          <w:p w14:paraId="1BB39579" w14:textId="15583213" w:rsidR="007C0D28" w:rsidRPr="00922016" w:rsidRDefault="0057765D" w:rsidP="00515665">
            <w:r w:rsidRPr="00922016">
              <w:t>microsporidia</w:t>
            </w:r>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r w:rsidRPr="00922016">
              <w:t>unikonta</w:t>
            </w:r>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r w:rsidRPr="00922016">
              <w:t>unikonta</w:t>
            </w:r>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r w:rsidRPr="00922016">
              <w:t>mustela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r w:rsidRPr="00922016">
              <w:t>unikonta</w:t>
            </w:r>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r w:rsidRPr="00922016">
              <w:t>unikonta</w:t>
            </w:r>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r w:rsidRPr="00922016">
              <w:t>unikonta</w:t>
            </w:r>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r w:rsidRPr="00922016">
              <w:t>unikonta</w:t>
            </w:r>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r w:rsidRPr="00922016">
              <w:t>unikonta</w:t>
            </w:r>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r w:rsidRPr="00922016">
              <w:t>unikonta</w:t>
            </w:r>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r w:rsidRPr="00922016">
              <w:t>unikonta</w:t>
            </w:r>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r w:rsidRPr="00922016">
              <w:t>unikonta</w:t>
            </w:r>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r w:rsidRPr="00922016">
              <w:t>unikonta</w:t>
            </w:r>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r w:rsidRPr="00922016">
              <w:t>unikonta</w:t>
            </w:r>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r w:rsidRPr="00922016">
              <w:t>unikonta</w:t>
            </w:r>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r w:rsidRPr="00922016">
              <w:t>unikonta</w:t>
            </w:r>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r w:rsidRPr="00922016">
              <w:t>unikonta</w:t>
            </w:r>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r w:rsidRPr="00922016">
              <w:t>unikonta</w:t>
            </w:r>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r w:rsidRPr="00922016">
              <w:t>unikonta</w:t>
            </w:r>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r w:rsidRPr="00922016">
              <w:t>unikonta</w:t>
            </w:r>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r w:rsidRPr="00922016">
              <w:t>unikonta</w:t>
            </w:r>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r w:rsidRPr="00922016">
              <w:t>unikonta</w:t>
            </w:r>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r w:rsidRPr="00922016">
              <w:t>unikonta</w:t>
            </w:r>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r w:rsidRPr="00922016">
              <w:t>unikonta</w:t>
            </w:r>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r w:rsidRPr="00922016">
              <w:t>unikonta</w:t>
            </w:r>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r w:rsidRPr="00922016">
              <w:t>unikonta</w:t>
            </w:r>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r w:rsidRPr="00922016">
              <w:t>unikonta</w:t>
            </w:r>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r w:rsidRPr="00922016">
              <w:t>unikonta</w:t>
            </w:r>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r w:rsidRPr="00922016">
              <w:t>unikonta</w:t>
            </w:r>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r w:rsidRPr="00922016">
              <w:t>unikonta</w:t>
            </w:r>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r w:rsidRPr="00922016">
              <w:t>unikonta</w:t>
            </w:r>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r w:rsidRPr="00922016">
              <w:t>unikonta</w:t>
            </w:r>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r w:rsidRPr="00922016">
              <w:t>unikonta</w:t>
            </w:r>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r w:rsidRPr="00922016">
              <w:t>unikonta</w:t>
            </w:r>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r w:rsidRPr="00922016">
              <w:t>unikonta</w:t>
            </w:r>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r w:rsidRPr="00922016">
              <w:t>unikonta</w:t>
            </w:r>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r w:rsidRPr="00922016">
              <w:t>unikonta</w:t>
            </w:r>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r w:rsidRPr="00922016">
              <w:t>unikonta</w:t>
            </w:r>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r w:rsidRPr="00922016">
              <w:t>unikonta</w:t>
            </w:r>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r w:rsidRPr="00922016">
              <w:t>unikonta</w:t>
            </w:r>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r w:rsidRPr="00922016">
              <w:t>unikonta</w:t>
            </w:r>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r w:rsidRPr="00922016">
              <w:t>unikonta</w:t>
            </w:r>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r w:rsidRPr="00922016">
              <w:t>unikonta</w:t>
            </w:r>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r w:rsidRPr="00922016">
              <w:t>unikonta</w:t>
            </w:r>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r w:rsidRPr="00922016">
              <w:t>unikonta</w:t>
            </w:r>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r w:rsidRPr="00922016">
              <w:t>unikonta</w:t>
            </w:r>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r w:rsidRPr="00922016">
              <w:t>unikonta</w:t>
            </w:r>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r w:rsidRPr="00922016">
              <w:t>unikonta</w:t>
            </w:r>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r w:rsidRPr="00922016">
              <w:t>unikonta</w:t>
            </w:r>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r w:rsidRPr="00922016">
              <w:t>unikonta</w:t>
            </w:r>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r w:rsidRPr="00922016">
              <w:t>unikonta</w:t>
            </w:r>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r w:rsidRPr="00922016">
              <w:t>unikonta</w:t>
            </w:r>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r w:rsidRPr="00922016">
              <w:t>unikonta</w:t>
            </w:r>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r w:rsidRPr="00922016">
              <w:t>unikonta</w:t>
            </w:r>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r w:rsidRPr="00922016">
              <w:t>unikonta</w:t>
            </w:r>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r w:rsidRPr="00922016">
              <w:t>unikonta</w:t>
            </w:r>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r w:rsidRPr="00922016">
              <w:t>unikonta</w:t>
            </w:r>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r w:rsidRPr="00922016">
              <w:t>unikonta</w:t>
            </w:r>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r w:rsidRPr="00922016">
              <w:t>unikonta</w:t>
            </w:r>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r w:rsidRPr="00922016">
              <w:t>unikonta</w:t>
            </w:r>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r w:rsidRPr="00922016">
              <w:t>unikonta</w:t>
            </w:r>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r w:rsidRPr="00922016">
              <w:t>unikonta</w:t>
            </w:r>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r w:rsidRPr="00922016">
              <w:t>unikonta</w:t>
            </w:r>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r w:rsidRPr="00922016">
              <w:t>unikonta</w:t>
            </w:r>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r w:rsidRPr="00922016">
              <w:t>unikonta</w:t>
            </w:r>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r w:rsidRPr="00922016">
              <w:t>unikonta</w:t>
            </w:r>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r w:rsidRPr="00922016">
              <w:t>unikonta</w:t>
            </w:r>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r w:rsidRPr="00922016">
              <w:t>unikonta</w:t>
            </w:r>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r w:rsidRPr="00922016">
              <w:t>unikonta</w:t>
            </w:r>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r w:rsidRPr="00922016">
              <w:t>unikonta</w:t>
            </w:r>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r w:rsidRPr="00922016">
              <w:t>unikonta</w:t>
            </w:r>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r w:rsidRPr="00922016">
              <w:t>unikonta</w:t>
            </w:r>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r w:rsidRPr="00922016">
              <w:t>unikonta</w:t>
            </w:r>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r w:rsidRPr="00922016">
              <w:t>unikonta</w:t>
            </w:r>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r w:rsidRPr="00922016">
              <w:t>unikonta</w:t>
            </w:r>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r w:rsidRPr="00922016">
              <w:t>unikonta</w:t>
            </w:r>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r w:rsidRPr="00922016">
              <w:t>unikonta</w:t>
            </w:r>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r w:rsidRPr="00922016">
              <w:t>unikonta</w:t>
            </w:r>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r w:rsidRPr="00922016">
              <w:t>unikonta</w:t>
            </w:r>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r w:rsidRPr="00922016">
              <w:t>unikonta</w:t>
            </w:r>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r w:rsidRPr="00922016">
              <w:t>unikonta</w:t>
            </w:r>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r w:rsidRPr="00922016">
              <w:t>unikonta</w:t>
            </w:r>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r w:rsidRPr="00922016">
              <w:t>unikonta</w:t>
            </w:r>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r w:rsidRPr="00922016">
              <w:t>unikonta</w:t>
            </w:r>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r w:rsidRPr="00922016">
              <w:t>unikonta</w:t>
            </w:r>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r w:rsidRPr="00922016">
              <w:t>unikonta</w:t>
            </w:r>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r w:rsidRPr="00922016">
              <w:t>unikonta</w:t>
            </w:r>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r w:rsidRPr="00922016">
              <w:t>unikonta</w:t>
            </w:r>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r w:rsidRPr="00922016">
              <w:t>unikonta</w:t>
            </w:r>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r w:rsidRPr="00922016">
              <w:t>unikonta</w:t>
            </w:r>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r w:rsidRPr="00922016">
              <w:t>unikonta</w:t>
            </w:r>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r w:rsidRPr="00922016">
              <w:t>unikonta</w:t>
            </w:r>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r w:rsidRPr="00922016">
              <w:t>unikonta</w:t>
            </w:r>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r w:rsidRPr="00922016">
              <w:t>unikonta</w:t>
            </w:r>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r w:rsidRPr="00922016">
              <w:t>unikonta</w:t>
            </w:r>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r w:rsidRPr="00922016">
              <w:t>unikonta</w:t>
            </w:r>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r w:rsidRPr="00922016">
              <w:t>unikonta</w:t>
            </w:r>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r w:rsidRPr="00922016">
              <w:t>unikonta</w:t>
            </w:r>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r w:rsidRPr="00922016">
              <w:t>unikonta</w:t>
            </w:r>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r w:rsidRPr="00922016">
              <w:t>unikonta</w:t>
            </w:r>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r w:rsidRPr="00922016">
              <w:t>unikonta</w:t>
            </w:r>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r w:rsidRPr="00922016">
              <w:t>unikonta</w:t>
            </w:r>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r w:rsidRPr="00922016">
              <w:t>unikonta</w:t>
            </w:r>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r w:rsidRPr="00922016">
              <w:t>unikonta</w:t>
            </w:r>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r w:rsidRPr="00922016">
              <w:t>unikonta</w:t>
            </w:r>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r w:rsidRPr="00922016">
              <w:t>unikonta</w:t>
            </w:r>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r w:rsidRPr="00922016">
              <w:t>unikonta</w:t>
            </w:r>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r w:rsidRPr="00922016">
              <w:t>unikonta</w:t>
            </w:r>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r w:rsidRPr="00922016">
              <w:t>unikonta</w:t>
            </w:r>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r w:rsidRPr="00922016">
              <w:t>unikonta</w:t>
            </w:r>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r w:rsidRPr="00922016">
              <w:t>unikonta</w:t>
            </w:r>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r w:rsidRPr="00922016">
              <w:t>unikonta</w:t>
            </w:r>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r w:rsidRPr="00922016">
              <w:t>eukaryota</w:t>
            </w:r>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r w:rsidRPr="00922016">
              <w:t>eukaryota</w:t>
            </w:r>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r w:rsidRPr="00922016">
              <w:t>eukaryota</w:t>
            </w:r>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r w:rsidRPr="00922016">
              <w:t>eukaryota</w:t>
            </w:r>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r w:rsidRPr="00922016">
              <w:t>eukaryota</w:t>
            </w:r>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r w:rsidRPr="00922016">
              <w:t>eukaryota</w:t>
            </w:r>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r w:rsidRPr="00922016">
              <w:t>eukaryota</w:t>
            </w:r>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r w:rsidRPr="00922016">
              <w:t>eukaryota</w:t>
            </w:r>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r w:rsidRPr="00922016">
              <w:t>eukaryota</w:t>
            </w:r>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r w:rsidRPr="00922016">
              <w:t>eukaryota</w:t>
            </w:r>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r w:rsidRPr="00922016">
              <w:t>eukaryota</w:t>
            </w:r>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r w:rsidRPr="00922016">
              <w:t>eukaryota</w:t>
            </w:r>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r w:rsidRPr="00922016">
              <w:t>eukaryota</w:t>
            </w:r>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r w:rsidRPr="00922016">
              <w:t>eukaryota</w:t>
            </w:r>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r w:rsidRPr="00922016">
              <w:t>eukaryota</w:t>
            </w:r>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r w:rsidRPr="00922016">
              <w:t>eukaryota</w:t>
            </w:r>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r w:rsidRPr="00922016">
              <w:t>eukaryota</w:t>
            </w:r>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r w:rsidRPr="00922016">
              <w:t>eukaryota</w:t>
            </w:r>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r w:rsidRPr="00922016">
              <w:t>eukaryota</w:t>
            </w:r>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r w:rsidRPr="00922016">
              <w:t>eukaryota</w:t>
            </w:r>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r w:rsidRPr="00922016">
              <w:t>eukaryota</w:t>
            </w:r>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r w:rsidRPr="00922016">
              <w:t>eukaryota</w:t>
            </w:r>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r w:rsidRPr="00922016">
              <w:t>eukaryota</w:t>
            </w:r>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r w:rsidRPr="00922016">
              <w:t>eukaryota</w:t>
            </w:r>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r w:rsidRPr="00922016">
              <w:t>eukaryota</w:t>
            </w:r>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r w:rsidRPr="00922016">
              <w:t>eukaryota</w:t>
            </w:r>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r w:rsidRPr="00922016">
              <w:t>eukaryota</w:t>
            </w:r>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r w:rsidRPr="00922016">
              <w:t>eukaryota</w:t>
            </w:r>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r w:rsidRPr="00922016">
              <w:t>eukaryota</w:t>
            </w:r>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r w:rsidRPr="00922016">
              <w:t>eukaryota</w:t>
            </w:r>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r w:rsidRPr="00922016">
              <w:t>eukaryota</w:t>
            </w:r>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r w:rsidRPr="00922016">
              <w:t>eukaryota</w:t>
            </w:r>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r w:rsidRPr="00922016">
              <w:t>eukaryota</w:t>
            </w:r>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r w:rsidRPr="00922016">
              <w:t>eukaryota</w:t>
            </w:r>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r w:rsidRPr="00922016">
              <w:t>eukaryota</w:t>
            </w:r>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r w:rsidRPr="00922016">
              <w:t>eukaryota</w:t>
            </w:r>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r w:rsidRPr="00922016">
              <w:t>eukaryota</w:t>
            </w:r>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r w:rsidRPr="00922016">
              <w:t>eukaryota</w:t>
            </w:r>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r w:rsidRPr="00922016">
              <w:t>eukaryota</w:t>
            </w:r>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r w:rsidRPr="00922016">
              <w:t>eukaryota</w:t>
            </w:r>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r w:rsidRPr="00922016">
              <w:t>eukaryota</w:t>
            </w:r>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r w:rsidRPr="00922016">
              <w:t>eukaryota</w:t>
            </w:r>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r w:rsidRPr="00922016">
              <w:t>eukaryota</w:t>
            </w:r>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r w:rsidRPr="00922016">
              <w:t>eukaryota</w:t>
            </w:r>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r w:rsidRPr="00922016">
              <w:t>eukaryota</w:t>
            </w:r>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r w:rsidRPr="00922016">
              <w:t>eukaryota</w:t>
            </w:r>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r w:rsidRPr="00922016">
              <w:t>eukaryota</w:t>
            </w:r>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r w:rsidRPr="00922016">
              <w:t>eukaryota</w:t>
            </w:r>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r w:rsidRPr="00922016">
              <w:t>eukaryota</w:t>
            </w:r>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r w:rsidRPr="00922016">
              <w:t>eukaryota</w:t>
            </w:r>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r w:rsidRPr="00922016">
              <w:t>eukaryota</w:t>
            </w:r>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r w:rsidRPr="00922016">
              <w:t>eukaryota</w:t>
            </w:r>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r w:rsidRPr="00922016">
              <w:t>eukaryota</w:t>
            </w:r>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r w:rsidRPr="00922016">
              <w:t>eukaryota</w:t>
            </w:r>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r w:rsidRPr="00922016">
              <w:t>eukaryota</w:t>
            </w:r>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r w:rsidRPr="00922016">
              <w:t>eukaryota</w:t>
            </w:r>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r w:rsidRPr="00922016">
              <w:t>eukaryota</w:t>
            </w:r>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r w:rsidRPr="00922016">
              <w:t>eukaryota</w:t>
            </w:r>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r w:rsidRPr="00922016">
              <w:t>eukaryota</w:t>
            </w:r>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r w:rsidRPr="00922016">
              <w:t>eukaryota</w:t>
            </w:r>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r w:rsidRPr="00922016">
              <w:t>eukaryota</w:t>
            </w:r>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r w:rsidRPr="00922016">
              <w:t>eukaryota</w:t>
            </w:r>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r w:rsidRPr="00922016">
              <w:t>eukaryota</w:t>
            </w:r>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r w:rsidRPr="00922016">
              <w:t>eukaryota</w:t>
            </w:r>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r w:rsidRPr="00922016">
              <w:t>eukaryota</w:t>
            </w:r>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r w:rsidRPr="00922016">
              <w:t>eukaryota</w:t>
            </w:r>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r w:rsidRPr="00922016">
              <w:t>eukaryota</w:t>
            </w:r>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r w:rsidRPr="00922016">
              <w:t>eukaryota</w:t>
            </w:r>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r w:rsidRPr="00922016">
              <w:t>eukaryota</w:t>
            </w:r>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r w:rsidRPr="00922016">
              <w:t>eukaryota</w:t>
            </w:r>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r w:rsidRPr="00922016">
              <w:t>eukaryota</w:t>
            </w:r>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r w:rsidRPr="00922016">
              <w:t>eukaryota</w:t>
            </w:r>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r w:rsidRPr="00922016">
              <w:t>eukaryota</w:t>
            </w:r>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r w:rsidRPr="00922016">
              <w:t>eukaryota</w:t>
            </w:r>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r w:rsidRPr="00922016">
              <w:t>eukaryota</w:t>
            </w:r>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r w:rsidRPr="00922016">
              <w:t>archaea</w:t>
            </w:r>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r w:rsidRPr="00922016">
              <w:t>archaea</w:t>
            </w:r>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r w:rsidRPr="00922016">
              <w:t>archaea</w:t>
            </w:r>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r w:rsidRPr="00922016">
              <w:t>archaea</w:t>
            </w:r>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r w:rsidRPr="00922016">
              <w:t>archaea</w:t>
            </w:r>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r w:rsidRPr="00922016">
              <w:t>archaea</w:t>
            </w:r>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r w:rsidRPr="00922016">
              <w:t>archaea</w:t>
            </w:r>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r w:rsidRPr="00922016">
              <w:t>archaea</w:t>
            </w:r>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r w:rsidRPr="00922016">
              <w:t>archaea</w:t>
            </w:r>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r w:rsidRPr="00922016">
              <w:t>archaea</w:t>
            </w:r>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r w:rsidRPr="00922016">
              <w:t>archaea</w:t>
            </w:r>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r w:rsidRPr="00922016">
              <w:t>archaea</w:t>
            </w:r>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r w:rsidRPr="00922016">
              <w:t>archaea</w:t>
            </w:r>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r w:rsidRPr="00922016">
              <w:t>archaea</w:t>
            </w:r>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r w:rsidRPr="00922016">
              <w:t>archaea</w:t>
            </w:r>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r w:rsidRPr="00922016">
              <w:t>archaea</w:t>
            </w:r>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r w:rsidRPr="00922016">
              <w:t>archaea</w:t>
            </w:r>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r w:rsidRPr="00922016">
              <w:t>archaea</w:t>
            </w:r>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r w:rsidRPr="00922016">
              <w:t>archaea</w:t>
            </w:r>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r w:rsidRPr="00922016">
              <w:t>archaea</w:t>
            </w:r>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r w:rsidRPr="00922016">
              <w:t>archaea</w:t>
            </w:r>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r w:rsidRPr="00922016">
              <w:t>archaea</w:t>
            </w:r>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r w:rsidRPr="00922016">
              <w:t>archaea</w:t>
            </w:r>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r w:rsidRPr="00922016">
              <w:t>archaea</w:t>
            </w:r>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r w:rsidRPr="00922016">
              <w:t>archaea</w:t>
            </w:r>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r w:rsidRPr="00922016">
              <w:t>archaea</w:t>
            </w:r>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r w:rsidRPr="00922016">
              <w:t>bacteria</w:t>
            </w:r>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r w:rsidRPr="00922016">
              <w:t>bacteria</w:t>
            </w:r>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r w:rsidRPr="00922016">
              <w:t>bacteria</w:t>
            </w:r>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r w:rsidRPr="00922016">
              <w:t>bacteria</w:t>
            </w:r>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r w:rsidRPr="00922016">
              <w:t>bacteria</w:t>
            </w:r>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r w:rsidRPr="00922016">
              <w:t>bacteria</w:t>
            </w:r>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r w:rsidRPr="00922016">
              <w:t>bacteria</w:t>
            </w:r>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r w:rsidRPr="00922016">
              <w:t>bacteria</w:t>
            </w:r>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r w:rsidRPr="00922016">
              <w:t>bacteria</w:t>
            </w:r>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r w:rsidRPr="00922016">
              <w:t>bacteria</w:t>
            </w:r>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r w:rsidRPr="00922016">
              <w:t>bacteria</w:t>
            </w:r>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r w:rsidRPr="00922016">
              <w:t>bacteria</w:t>
            </w:r>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r w:rsidRPr="00922016">
              <w:t>bacteria</w:t>
            </w:r>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r w:rsidRPr="00922016">
              <w:t>bacteria</w:t>
            </w:r>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r w:rsidRPr="00922016">
              <w:t>bacteria</w:t>
            </w:r>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r w:rsidRPr="00922016">
              <w:t>bacteria</w:t>
            </w:r>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r w:rsidRPr="00922016">
              <w:t>bacteria</w:t>
            </w:r>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r w:rsidRPr="00922016">
              <w:t>bacteria</w:t>
            </w:r>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r w:rsidRPr="00922016">
              <w:t>bacteria</w:t>
            </w:r>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r w:rsidRPr="00922016">
              <w:t>bacteria</w:t>
            </w:r>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r w:rsidRPr="00922016">
              <w:t>bacteria</w:t>
            </w:r>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r w:rsidRPr="00922016">
              <w:t>bacteria</w:t>
            </w:r>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r w:rsidRPr="00922016">
              <w:t>bacteria</w:t>
            </w:r>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r w:rsidRPr="00922016">
              <w:t>bacteria</w:t>
            </w:r>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r w:rsidRPr="00922016">
              <w:t>bacteria</w:t>
            </w:r>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r w:rsidRPr="00922016">
              <w:t>bacteria</w:t>
            </w:r>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r w:rsidRPr="00922016">
              <w:t>bacteria</w:t>
            </w:r>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r w:rsidRPr="00922016">
              <w:t>bacteria</w:t>
            </w:r>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r w:rsidRPr="00922016">
              <w:t>bacteria</w:t>
            </w:r>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r w:rsidRPr="00922016">
              <w:t>bacteria</w:t>
            </w:r>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r w:rsidRPr="00922016">
              <w:t>bacteria</w:t>
            </w:r>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r w:rsidRPr="00922016">
              <w:t>bacteria</w:t>
            </w:r>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r w:rsidRPr="00922016">
              <w:t>bacteria</w:t>
            </w:r>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r w:rsidRPr="00922016">
              <w:t>bacteria</w:t>
            </w:r>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r w:rsidRPr="00922016">
              <w:t>bacteria</w:t>
            </w:r>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r w:rsidRPr="00922016">
              <w:t>bacteria</w:t>
            </w:r>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r w:rsidRPr="00922016">
              <w:t>bacteria</w:t>
            </w:r>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r w:rsidRPr="00922016">
              <w:t>bacteria</w:t>
            </w:r>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r w:rsidRPr="00922016">
              <w:t>bacteria</w:t>
            </w:r>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r w:rsidRPr="00922016">
              <w:t>bacteria</w:t>
            </w:r>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r w:rsidRPr="00922016">
              <w:t>bacteria</w:t>
            </w:r>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r w:rsidRPr="00922016">
              <w:t>bacteria</w:t>
            </w:r>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r w:rsidRPr="00922016">
              <w:t>bacteria</w:t>
            </w:r>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r w:rsidRPr="00922016">
              <w:t>bacteria</w:t>
            </w:r>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r w:rsidRPr="00922016">
              <w:t>bacteria</w:t>
            </w:r>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r w:rsidRPr="00922016">
              <w:t>bacteria</w:t>
            </w:r>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r w:rsidRPr="00922016">
              <w:t>bacteria</w:t>
            </w:r>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r w:rsidRPr="00922016">
              <w:t>bacteria</w:t>
            </w:r>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r w:rsidRPr="00922016">
              <w:t>bacteria</w:t>
            </w:r>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r w:rsidRPr="00922016">
              <w:t>bacteria</w:t>
            </w:r>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r w:rsidRPr="00922016">
              <w:t>bacteria</w:t>
            </w:r>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r w:rsidRPr="00922016">
              <w:t>bacteria</w:t>
            </w:r>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r w:rsidRPr="00922016">
              <w:t>bacteria</w:t>
            </w:r>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r w:rsidRPr="00922016">
              <w:t>bacteria</w:t>
            </w:r>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r w:rsidRPr="00922016">
              <w:t>bacteria</w:t>
            </w:r>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r w:rsidRPr="00922016">
              <w:t>bacteria</w:t>
            </w:r>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r w:rsidRPr="00922016">
              <w:t>bacteria</w:t>
            </w:r>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r w:rsidRPr="00922016">
              <w:t>bacteria</w:t>
            </w:r>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r w:rsidRPr="00922016">
              <w:t>bacteria</w:t>
            </w:r>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r w:rsidRPr="00922016">
              <w:t>bacteria</w:t>
            </w:r>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r w:rsidRPr="00922016">
              <w:t>bacteria</w:t>
            </w:r>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r w:rsidRPr="00922016">
              <w:t>bacteria</w:t>
            </w:r>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r w:rsidRPr="00922016">
              <w:t>bacteria</w:t>
            </w:r>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r w:rsidRPr="00922016">
              <w:t>bacteria</w:t>
            </w:r>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r w:rsidRPr="00922016">
              <w:t>bacteria</w:t>
            </w:r>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r w:rsidRPr="00922016">
              <w:t>bacteria</w:t>
            </w:r>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r w:rsidRPr="00922016">
              <w:t>bacteria</w:t>
            </w:r>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r w:rsidRPr="00922016">
              <w:t>bacteria</w:t>
            </w:r>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r w:rsidRPr="00922016">
              <w:t>bacteria</w:t>
            </w:r>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r w:rsidRPr="00922016">
              <w:t>bacteria</w:t>
            </w:r>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r w:rsidRPr="00922016">
              <w:t>bacteria</w:t>
            </w:r>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r w:rsidRPr="00922016">
              <w:t>bacteria</w:t>
            </w:r>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r w:rsidRPr="00922016">
              <w:t>bacteria</w:t>
            </w:r>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r w:rsidRPr="00922016">
              <w:t>bacteria</w:t>
            </w:r>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r w:rsidRPr="00922016">
              <w:t>bacteria</w:t>
            </w:r>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r w:rsidRPr="00922016">
              <w:t>bacteria</w:t>
            </w:r>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r w:rsidRPr="00922016">
              <w:t>bacteria</w:t>
            </w:r>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r w:rsidRPr="00922016">
              <w:t>bacteria</w:t>
            </w:r>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r w:rsidRPr="00922016">
              <w:t>bacteria</w:t>
            </w:r>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r w:rsidRPr="00922016">
              <w:t>bacteria</w:t>
            </w:r>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r w:rsidRPr="00922016">
              <w:t>bacteria</w:t>
            </w:r>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r w:rsidRPr="00922016">
              <w:t>bacteria</w:t>
            </w:r>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r w:rsidRPr="00922016">
              <w:t>bacteria</w:t>
            </w:r>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r w:rsidRPr="00922016">
              <w:t>bacteria</w:t>
            </w:r>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r w:rsidRPr="00922016">
              <w:t>bacteria</w:t>
            </w:r>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r w:rsidRPr="00922016">
              <w:t>bacteria</w:t>
            </w:r>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r w:rsidRPr="00922016">
              <w:t>bacteria</w:t>
            </w:r>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r w:rsidRPr="00922016">
              <w:t>bacteria</w:t>
            </w:r>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r w:rsidRPr="00922016">
              <w:t>bacteria</w:t>
            </w:r>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r w:rsidRPr="00922016">
              <w:t>bacteria</w:t>
            </w:r>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r w:rsidRPr="00922016">
              <w:t>bacteria</w:t>
            </w:r>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r w:rsidRPr="00922016">
              <w:t>bacteria</w:t>
            </w:r>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r w:rsidRPr="00922016">
              <w:t>bacteria</w:t>
            </w:r>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r w:rsidRPr="00922016">
              <w:t>bacteria</w:t>
            </w:r>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r w:rsidRPr="00922016">
              <w:t>bacteria</w:t>
            </w:r>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r w:rsidRPr="00922016">
              <w:t>bacteria</w:t>
            </w:r>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r w:rsidRPr="00922016">
              <w:t>bacteria</w:t>
            </w:r>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r w:rsidRPr="00922016">
              <w:t>bacteria</w:t>
            </w:r>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r w:rsidRPr="00922016">
              <w:t>bacteria</w:t>
            </w:r>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r w:rsidRPr="00922016">
              <w:t>bacteria</w:t>
            </w:r>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r w:rsidRPr="00922016">
              <w:t>bacteria</w:t>
            </w:r>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r w:rsidRPr="00922016">
              <w:t>bacteria</w:t>
            </w:r>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r w:rsidRPr="00922016">
              <w:t>bacteria</w:t>
            </w:r>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r w:rsidRPr="00922016">
              <w:t>bacteria</w:t>
            </w:r>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r w:rsidRPr="00922016">
              <w:t>bacteria</w:t>
            </w:r>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r w:rsidRPr="00922016">
              <w:t>bacteria</w:t>
            </w:r>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r w:rsidRPr="00922016">
              <w:t>bacteria</w:t>
            </w:r>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r w:rsidRPr="00922016">
              <w:t>bacteria</w:t>
            </w:r>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r w:rsidRPr="00922016">
              <w:t>bacteria</w:t>
            </w:r>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r w:rsidRPr="00922016">
              <w:t>bacteria</w:t>
            </w:r>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r w:rsidRPr="00922016">
              <w:t>bacteria</w:t>
            </w:r>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r w:rsidRPr="00922016">
              <w:t>bacteria</w:t>
            </w:r>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r w:rsidRPr="00922016">
              <w:t>bacteria</w:t>
            </w:r>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r w:rsidRPr="00922016">
              <w:t>bacteria</w:t>
            </w:r>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r w:rsidRPr="00922016">
              <w:t>bacteria</w:t>
            </w:r>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r w:rsidRPr="00922016">
              <w:t>bacteria</w:t>
            </w:r>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r w:rsidRPr="00922016">
              <w:t>bacteria</w:t>
            </w:r>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r w:rsidRPr="00922016">
              <w:t>bacteria</w:t>
            </w:r>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r w:rsidRPr="00922016">
              <w:t>bacteria</w:t>
            </w:r>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r w:rsidRPr="00922016">
              <w:t>bacteria</w:t>
            </w:r>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r w:rsidRPr="00922016">
              <w:t>bacteria</w:t>
            </w:r>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r w:rsidRPr="00922016">
              <w:t>bacteria</w:t>
            </w:r>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r w:rsidRPr="00922016">
              <w:t>bacteria</w:t>
            </w:r>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r w:rsidRPr="00922016">
              <w:t>bacteria</w:t>
            </w:r>
          </w:p>
        </w:tc>
      </w:tr>
    </w:tbl>
    <w:p w14:paraId="3B602D02" w14:textId="77777777" w:rsidR="00F80F54" w:rsidRPr="00922016" w:rsidRDefault="00F80F54" w:rsidP="00515665"/>
    <w:p w14:paraId="0D444DDB" w14:textId="69628954" w:rsidR="00B01FCE" w:rsidRPr="00922016" w:rsidRDefault="00B01FCE" w:rsidP="00515665">
      <w:pPr>
        <w:pStyle w:val="Caption"/>
        <w:keepNext/>
      </w:pPr>
      <w:bookmarkStart w:id="49" w:name="_Ref371837253"/>
      <w:r w:rsidRPr="00922016">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5</w:t>
      </w:r>
      <w:r w:rsidR="00417319">
        <w:fldChar w:fldCharType="end"/>
      </w:r>
      <w:bookmarkEnd w:id="49"/>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6ACF667C" w:rsidR="00C74969" w:rsidRPr="001E26AF" w:rsidRDefault="00C74969" w:rsidP="00C74969">
      <w:pPr>
        <w:pStyle w:val="Caption"/>
        <w:keepNext/>
      </w:pPr>
      <w:bookmarkStart w:id="50" w:name="_Ref382232342"/>
      <w:r>
        <w:t xml:space="preserve">Table </w:t>
      </w:r>
      <w:r w:rsidR="00417319">
        <w:fldChar w:fldCharType="begin"/>
      </w:r>
      <w:r w:rsidR="00417319">
        <w:instrText xml:space="preserve"> STYLEREF 1 \s </w:instrText>
      </w:r>
      <w:r w:rsidR="00417319">
        <w:fldChar w:fldCharType="separate"/>
      </w:r>
      <w:r w:rsidR="006E4A46">
        <w:rPr>
          <w:noProof/>
        </w:rPr>
        <w:t>A</w:t>
      </w:r>
      <w:r w:rsidR="00417319">
        <w:fldChar w:fldCharType="end"/>
      </w:r>
      <w:r w:rsidR="00417319">
        <w:noBreakHyphen/>
      </w:r>
      <w:r w:rsidR="00417319">
        <w:fldChar w:fldCharType="begin"/>
      </w:r>
      <w:r w:rsidR="00417319">
        <w:instrText xml:space="preserve"> SEQ Table \* ARABIC \s 1 </w:instrText>
      </w:r>
      <w:r w:rsidR="00417319">
        <w:fldChar w:fldCharType="separate"/>
      </w:r>
      <w:r w:rsidR="006E4A46">
        <w:rPr>
          <w:noProof/>
        </w:rPr>
        <w:t>6</w:t>
      </w:r>
      <w:r w:rsidR="00417319">
        <w:fldChar w:fldCharType="end"/>
      </w:r>
      <w:bookmarkEnd w:id="50"/>
      <w:r>
        <w:t xml:space="preserve">: Network properties of core pathways for microsporidian last common ancestor,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F28FD" w:rsidRDefault="008F28FD" w:rsidP="000A17B2">
      <w:pPr>
        <w:spacing w:after="0" w:line="240" w:lineRule="auto"/>
      </w:pPr>
      <w:r>
        <w:separator/>
      </w:r>
    </w:p>
  </w:endnote>
  <w:endnote w:type="continuationSeparator" w:id="0">
    <w:p w14:paraId="78F99176" w14:textId="77777777" w:rsidR="008F28FD" w:rsidRDefault="008F28FD"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8F28FD" w:rsidRDefault="008F28FD">
        <w:pPr>
          <w:pStyle w:val="Footer"/>
          <w:jc w:val="right"/>
        </w:pPr>
        <w:r>
          <w:fldChar w:fldCharType="begin"/>
        </w:r>
        <w:r>
          <w:instrText xml:space="preserve"> PAGE   \* MERGEFORMAT </w:instrText>
        </w:r>
        <w:r>
          <w:fldChar w:fldCharType="separate"/>
        </w:r>
        <w:r w:rsidR="00672A30">
          <w:rPr>
            <w:noProof/>
          </w:rPr>
          <w:t>1</w:t>
        </w:r>
        <w:r>
          <w:rPr>
            <w:noProof/>
          </w:rPr>
          <w:fldChar w:fldCharType="end"/>
        </w:r>
      </w:p>
    </w:sdtContent>
  </w:sdt>
  <w:p w14:paraId="5AA1AD57" w14:textId="77777777" w:rsidR="008F28FD" w:rsidRDefault="008F28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F28FD" w:rsidRDefault="008F28FD" w:rsidP="000A17B2">
      <w:pPr>
        <w:spacing w:after="0" w:line="240" w:lineRule="auto"/>
      </w:pPr>
      <w:r>
        <w:separator/>
      </w:r>
    </w:p>
  </w:footnote>
  <w:footnote w:type="continuationSeparator" w:id="0">
    <w:p w14:paraId="4A377723" w14:textId="77777777" w:rsidR="008F28FD" w:rsidRDefault="008F28FD"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8F28FD" w:rsidRPr="000A17B2" w:rsidRDefault="008F28FD">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savePreviewPicture/>
  <w:hdrShapeDefaults>
    <o:shapedefaults v:ext="edit" spidmax="4098"/>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39A"/>
    <w:rsid w:val="00090E88"/>
    <w:rsid w:val="000915AD"/>
    <w:rsid w:val="000925D4"/>
    <w:rsid w:val="00092886"/>
    <w:rsid w:val="000929A5"/>
    <w:rsid w:val="00093766"/>
    <w:rsid w:val="00094713"/>
    <w:rsid w:val="00095129"/>
    <w:rsid w:val="000952D1"/>
    <w:rsid w:val="000969F3"/>
    <w:rsid w:val="000A0955"/>
    <w:rsid w:val="000A136B"/>
    <w:rsid w:val="000A17B2"/>
    <w:rsid w:val="000A38E1"/>
    <w:rsid w:val="000A3A29"/>
    <w:rsid w:val="000A4D3D"/>
    <w:rsid w:val="000A6CDD"/>
    <w:rsid w:val="000A7AAB"/>
    <w:rsid w:val="000B00E8"/>
    <w:rsid w:val="000B108D"/>
    <w:rsid w:val="000B21C0"/>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0DE"/>
    <w:rsid w:val="00146D2B"/>
    <w:rsid w:val="001477F3"/>
    <w:rsid w:val="00150B9A"/>
    <w:rsid w:val="001541B2"/>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772E1"/>
    <w:rsid w:val="00181316"/>
    <w:rsid w:val="00181B00"/>
    <w:rsid w:val="00186704"/>
    <w:rsid w:val="00186743"/>
    <w:rsid w:val="00186DF9"/>
    <w:rsid w:val="0018731C"/>
    <w:rsid w:val="001876ED"/>
    <w:rsid w:val="00192008"/>
    <w:rsid w:val="00193978"/>
    <w:rsid w:val="0019468D"/>
    <w:rsid w:val="001950D0"/>
    <w:rsid w:val="0019558C"/>
    <w:rsid w:val="00197099"/>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66"/>
    <w:rsid w:val="002220DC"/>
    <w:rsid w:val="0022251A"/>
    <w:rsid w:val="002255B2"/>
    <w:rsid w:val="00226506"/>
    <w:rsid w:val="00227559"/>
    <w:rsid w:val="00227F8B"/>
    <w:rsid w:val="0023175E"/>
    <w:rsid w:val="00231B7F"/>
    <w:rsid w:val="002334CC"/>
    <w:rsid w:val="002340E9"/>
    <w:rsid w:val="00234902"/>
    <w:rsid w:val="00236E98"/>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6A"/>
    <w:rsid w:val="002D05CD"/>
    <w:rsid w:val="002D0B8F"/>
    <w:rsid w:val="002D2C0B"/>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1919"/>
    <w:rsid w:val="003127BD"/>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14D"/>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67F0A"/>
    <w:rsid w:val="00370F67"/>
    <w:rsid w:val="003714A2"/>
    <w:rsid w:val="00371AE7"/>
    <w:rsid w:val="00372811"/>
    <w:rsid w:val="00373897"/>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17B"/>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56A7"/>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81C"/>
    <w:rsid w:val="00414BB9"/>
    <w:rsid w:val="00416F2C"/>
    <w:rsid w:val="00417319"/>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3A4C"/>
    <w:rsid w:val="004442F4"/>
    <w:rsid w:val="004447DA"/>
    <w:rsid w:val="00444D26"/>
    <w:rsid w:val="0044520C"/>
    <w:rsid w:val="004459BB"/>
    <w:rsid w:val="00445B53"/>
    <w:rsid w:val="00445CB5"/>
    <w:rsid w:val="004463A7"/>
    <w:rsid w:val="0044652C"/>
    <w:rsid w:val="00446640"/>
    <w:rsid w:val="00447761"/>
    <w:rsid w:val="00447DB2"/>
    <w:rsid w:val="004501A8"/>
    <w:rsid w:val="004507A4"/>
    <w:rsid w:val="004511DE"/>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9CA"/>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C746B"/>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5FAF"/>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1C2F"/>
    <w:rsid w:val="00552708"/>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037"/>
    <w:rsid w:val="00592141"/>
    <w:rsid w:val="0059314D"/>
    <w:rsid w:val="00596BF0"/>
    <w:rsid w:val="00596C44"/>
    <w:rsid w:val="005975DD"/>
    <w:rsid w:val="00597E72"/>
    <w:rsid w:val="005A0B13"/>
    <w:rsid w:val="005A1712"/>
    <w:rsid w:val="005A1A27"/>
    <w:rsid w:val="005A21D8"/>
    <w:rsid w:val="005A29CC"/>
    <w:rsid w:val="005A30DD"/>
    <w:rsid w:val="005A363D"/>
    <w:rsid w:val="005A4126"/>
    <w:rsid w:val="005A4E78"/>
    <w:rsid w:val="005A5EDB"/>
    <w:rsid w:val="005A7473"/>
    <w:rsid w:val="005A74EC"/>
    <w:rsid w:val="005A775C"/>
    <w:rsid w:val="005A7E6E"/>
    <w:rsid w:val="005B0ACF"/>
    <w:rsid w:val="005B0B6A"/>
    <w:rsid w:val="005B28FA"/>
    <w:rsid w:val="005B377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484A"/>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5AF"/>
    <w:rsid w:val="00656C65"/>
    <w:rsid w:val="00657118"/>
    <w:rsid w:val="00660074"/>
    <w:rsid w:val="00661775"/>
    <w:rsid w:val="006631C9"/>
    <w:rsid w:val="006636F0"/>
    <w:rsid w:val="00663D90"/>
    <w:rsid w:val="0066560F"/>
    <w:rsid w:val="0066603B"/>
    <w:rsid w:val="0066753E"/>
    <w:rsid w:val="00667E34"/>
    <w:rsid w:val="006713C5"/>
    <w:rsid w:val="00672A30"/>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FB6"/>
    <w:rsid w:val="006C6018"/>
    <w:rsid w:val="006C668F"/>
    <w:rsid w:val="006C76F3"/>
    <w:rsid w:val="006D1091"/>
    <w:rsid w:val="006D12A5"/>
    <w:rsid w:val="006D16EC"/>
    <w:rsid w:val="006D2883"/>
    <w:rsid w:val="006D311F"/>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A46"/>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37A34"/>
    <w:rsid w:val="007422A7"/>
    <w:rsid w:val="007429E6"/>
    <w:rsid w:val="0074338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914"/>
    <w:rsid w:val="007556BC"/>
    <w:rsid w:val="00755C30"/>
    <w:rsid w:val="007569D4"/>
    <w:rsid w:val="007570B5"/>
    <w:rsid w:val="00757269"/>
    <w:rsid w:val="00757916"/>
    <w:rsid w:val="00761326"/>
    <w:rsid w:val="00762386"/>
    <w:rsid w:val="00763301"/>
    <w:rsid w:val="00763BE1"/>
    <w:rsid w:val="00764A46"/>
    <w:rsid w:val="00764A6B"/>
    <w:rsid w:val="00764E1E"/>
    <w:rsid w:val="007656B0"/>
    <w:rsid w:val="00765717"/>
    <w:rsid w:val="00766525"/>
    <w:rsid w:val="007671C7"/>
    <w:rsid w:val="007716F5"/>
    <w:rsid w:val="00771F6F"/>
    <w:rsid w:val="00772675"/>
    <w:rsid w:val="00773001"/>
    <w:rsid w:val="007734F9"/>
    <w:rsid w:val="007748C8"/>
    <w:rsid w:val="00774929"/>
    <w:rsid w:val="00777BF0"/>
    <w:rsid w:val="00780F1A"/>
    <w:rsid w:val="00781A30"/>
    <w:rsid w:val="00781A59"/>
    <w:rsid w:val="00781AE4"/>
    <w:rsid w:val="00781DFE"/>
    <w:rsid w:val="0078246A"/>
    <w:rsid w:val="0078314C"/>
    <w:rsid w:val="007832BD"/>
    <w:rsid w:val="007833D4"/>
    <w:rsid w:val="00783613"/>
    <w:rsid w:val="0078585B"/>
    <w:rsid w:val="00786748"/>
    <w:rsid w:val="00787C11"/>
    <w:rsid w:val="00787DAE"/>
    <w:rsid w:val="0079290C"/>
    <w:rsid w:val="007938E3"/>
    <w:rsid w:val="007942AC"/>
    <w:rsid w:val="007945D7"/>
    <w:rsid w:val="00797FF6"/>
    <w:rsid w:val="007A0569"/>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28BC"/>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2BE1"/>
    <w:rsid w:val="00823029"/>
    <w:rsid w:val="008240AB"/>
    <w:rsid w:val="008245A5"/>
    <w:rsid w:val="00824A9A"/>
    <w:rsid w:val="00824CC6"/>
    <w:rsid w:val="00824D51"/>
    <w:rsid w:val="0082508C"/>
    <w:rsid w:val="00830EF0"/>
    <w:rsid w:val="00831F3B"/>
    <w:rsid w:val="00832D79"/>
    <w:rsid w:val="00833F63"/>
    <w:rsid w:val="0083531B"/>
    <w:rsid w:val="00835D3D"/>
    <w:rsid w:val="00836DD9"/>
    <w:rsid w:val="00837122"/>
    <w:rsid w:val="008378B0"/>
    <w:rsid w:val="008409B1"/>
    <w:rsid w:val="00840F3A"/>
    <w:rsid w:val="008419B7"/>
    <w:rsid w:val="008421CC"/>
    <w:rsid w:val="0084228C"/>
    <w:rsid w:val="00842AAD"/>
    <w:rsid w:val="0084341B"/>
    <w:rsid w:val="0084489F"/>
    <w:rsid w:val="00844AA9"/>
    <w:rsid w:val="008462AF"/>
    <w:rsid w:val="00846548"/>
    <w:rsid w:val="0084683A"/>
    <w:rsid w:val="008471AD"/>
    <w:rsid w:val="00852DCC"/>
    <w:rsid w:val="00853361"/>
    <w:rsid w:val="008557AF"/>
    <w:rsid w:val="00857F87"/>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708D"/>
    <w:rsid w:val="00881A38"/>
    <w:rsid w:val="00882F7F"/>
    <w:rsid w:val="008831B1"/>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5CB"/>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2D4"/>
    <w:rsid w:val="008E68EB"/>
    <w:rsid w:val="008F0D4F"/>
    <w:rsid w:val="008F22C4"/>
    <w:rsid w:val="008F28FD"/>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06530"/>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016"/>
    <w:rsid w:val="00922952"/>
    <w:rsid w:val="00923F37"/>
    <w:rsid w:val="00924850"/>
    <w:rsid w:val="0092715B"/>
    <w:rsid w:val="0093132B"/>
    <w:rsid w:val="00931A18"/>
    <w:rsid w:val="00931FF3"/>
    <w:rsid w:val="00932E9C"/>
    <w:rsid w:val="00933132"/>
    <w:rsid w:val="00933753"/>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CE7"/>
    <w:rsid w:val="00991E0C"/>
    <w:rsid w:val="009938C0"/>
    <w:rsid w:val="00993D39"/>
    <w:rsid w:val="00993DF6"/>
    <w:rsid w:val="00993E10"/>
    <w:rsid w:val="00994B74"/>
    <w:rsid w:val="00995DEA"/>
    <w:rsid w:val="0099638D"/>
    <w:rsid w:val="009A02BA"/>
    <w:rsid w:val="009A04EC"/>
    <w:rsid w:val="009A28B0"/>
    <w:rsid w:val="009A397A"/>
    <w:rsid w:val="009A3BF6"/>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2ADA"/>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B97"/>
    <w:rsid w:val="009F2EB8"/>
    <w:rsid w:val="009F36B9"/>
    <w:rsid w:val="009F3FB3"/>
    <w:rsid w:val="009F460F"/>
    <w:rsid w:val="009F4D70"/>
    <w:rsid w:val="009F5800"/>
    <w:rsid w:val="009F643C"/>
    <w:rsid w:val="009F6E12"/>
    <w:rsid w:val="00A0120B"/>
    <w:rsid w:val="00A013D2"/>
    <w:rsid w:val="00A0228C"/>
    <w:rsid w:val="00A04591"/>
    <w:rsid w:val="00A049D8"/>
    <w:rsid w:val="00A06CA5"/>
    <w:rsid w:val="00A0722B"/>
    <w:rsid w:val="00A12A23"/>
    <w:rsid w:val="00A12D0F"/>
    <w:rsid w:val="00A140D3"/>
    <w:rsid w:val="00A171AD"/>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E23"/>
    <w:rsid w:val="00A508A2"/>
    <w:rsid w:val="00A50D99"/>
    <w:rsid w:val="00A52A46"/>
    <w:rsid w:val="00A561E9"/>
    <w:rsid w:val="00A606BC"/>
    <w:rsid w:val="00A61579"/>
    <w:rsid w:val="00A61CF8"/>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75CC9"/>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0F26"/>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262F4"/>
    <w:rsid w:val="00B30847"/>
    <w:rsid w:val="00B31984"/>
    <w:rsid w:val="00B32504"/>
    <w:rsid w:val="00B33062"/>
    <w:rsid w:val="00B33804"/>
    <w:rsid w:val="00B34166"/>
    <w:rsid w:val="00B35802"/>
    <w:rsid w:val="00B35E9E"/>
    <w:rsid w:val="00B365E1"/>
    <w:rsid w:val="00B36A6E"/>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28D5"/>
    <w:rsid w:val="00B7333B"/>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83B"/>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428D"/>
    <w:rsid w:val="00BD68E7"/>
    <w:rsid w:val="00BD72DE"/>
    <w:rsid w:val="00BD7C50"/>
    <w:rsid w:val="00BE0E1D"/>
    <w:rsid w:val="00BE159C"/>
    <w:rsid w:val="00BE1DBD"/>
    <w:rsid w:val="00BE2082"/>
    <w:rsid w:val="00BE2666"/>
    <w:rsid w:val="00BE3962"/>
    <w:rsid w:val="00BE4C91"/>
    <w:rsid w:val="00BE5B1C"/>
    <w:rsid w:val="00BE7061"/>
    <w:rsid w:val="00BE7EEF"/>
    <w:rsid w:val="00BF05E3"/>
    <w:rsid w:val="00BF1931"/>
    <w:rsid w:val="00BF24F5"/>
    <w:rsid w:val="00BF362D"/>
    <w:rsid w:val="00BF37CE"/>
    <w:rsid w:val="00BF7563"/>
    <w:rsid w:val="00C01F9A"/>
    <w:rsid w:val="00C04CA1"/>
    <w:rsid w:val="00C05729"/>
    <w:rsid w:val="00C05E01"/>
    <w:rsid w:val="00C06ED5"/>
    <w:rsid w:val="00C071DD"/>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5D07"/>
    <w:rsid w:val="00C360E4"/>
    <w:rsid w:val="00C3610B"/>
    <w:rsid w:val="00C374C1"/>
    <w:rsid w:val="00C40015"/>
    <w:rsid w:val="00C40E0D"/>
    <w:rsid w:val="00C40FFF"/>
    <w:rsid w:val="00C415B8"/>
    <w:rsid w:val="00C41664"/>
    <w:rsid w:val="00C4216B"/>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E9E"/>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6AB"/>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565A"/>
    <w:rsid w:val="00CF6DE9"/>
    <w:rsid w:val="00CF6FB0"/>
    <w:rsid w:val="00CF77A8"/>
    <w:rsid w:val="00D00AC7"/>
    <w:rsid w:val="00D01077"/>
    <w:rsid w:val="00D01152"/>
    <w:rsid w:val="00D011D4"/>
    <w:rsid w:val="00D03173"/>
    <w:rsid w:val="00D03BE3"/>
    <w:rsid w:val="00D04173"/>
    <w:rsid w:val="00D063CB"/>
    <w:rsid w:val="00D07A56"/>
    <w:rsid w:val="00D10D17"/>
    <w:rsid w:val="00D11D8A"/>
    <w:rsid w:val="00D14D18"/>
    <w:rsid w:val="00D1517E"/>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3034D"/>
    <w:rsid w:val="00D30518"/>
    <w:rsid w:val="00D31EB7"/>
    <w:rsid w:val="00D339CE"/>
    <w:rsid w:val="00D35384"/>
    <w:rsid w:val="00D36985"/>
    <w:rsid w:val="00D36FB3"/>
    <w:rsid w:val="00D372CA"/>
    <w:rsid w:val="00D37518"/>
    <w:rsid w:val="00D40973"/>
    <w:rsid w:val="00D41192"/>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962"/>
    <w:rsid w:val="00D90D16"/>
    <w:rsid w:val="00D914D5"/>
    <w:rsid w:val="00D921D6"/>
    <w:rsid w:val="00D927C3"/>
    <w:rsid w:val="00D93B6B"/>
    <w:rsid w:val="00D94B68"/>
    <w:rsid w:val="00D94D59"/>
    <w:rsid w:val="00D950C3"/>
    <w:rsid w:val="00D95464"/>
    <w:rsid w:val="00D969C0"/>
    <w:rsid w:val="00DA0410"/>
    <w:rsid w:val="00DA0BDA"/>
    <w:rsid w:val="00DA25C9"/>
    <w:rsid w:val="00DA3B1F"/>
    <w:rsid w:val="00DA6115"/>
    <w:rsid w:val="00DA6659"/>
    <w:rsid w:val="00DA6B95"/>
    <w:rsid w:val="00DA75A0"/>
    <w:rsid w:val="00DB0403"/>
    <w:rsid w:val="00DB07C4"/>
    <w:rsid w:val="00DB0CE4"/>
    <w:rsid w:val="00DB0F8B"/>
    <w:rsid w:val="00DB1924"/>
    <w:rsid w:val="00DB31E8"/>
    <w:rsid w:val="00DB358C"/>
    <w:rsid w:val="00DB5D05"/>
    <w:rsid w:val="00DC0AA2"/>
    <w:rsid w:val="00DC0E25"/>
    <w:rsid w:val="00DC0ECA"/>
    <w:rsid w:val="00DC14BE"/>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C79"/>
    <w:rsid w:val="00E01D8A"/>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64F"/>
    <w:rsid w:val="00EA0D73"/>
    <w:rsid w:val="00EA36F2"/>
    <w:rsid w:val="00EA3E21"/>
    <w:rsid w:val="00EA3F19"/>
    <w:rsid w:val="00EA4535"/>
    <w:rsid w:val="00EA4A80"/>
    <w:rsid w:val="00EA4DE3"/>
    <w:rsid w:val="00EA526B"/>
    <w:rsid w:val="00EA6928"/>
    <w:rsid w:val="00EB0097"/>
    <w:rsid w:val="00EB18BA"/>
    <w:rsid w:val="00EB39A0"/>
    <w:rsid w:val="00EB40F9"/>
    <w:rsid w:val="00EB4B99"/>
    <w:rsid w:val="00EB572D"/>
    <w:rsid w:val="00EB5867"/>
    <w:rsid w:val="00EB5D4F"/>
    <w:rsid w:val="00EB7759"/>
    <w:rsid w:val="00EB7A20"/>
    <w:rsid w:val="00EB7FE6"/>
    <w:rsid w:val="00EC037C"/>
    <w:rsid w:val="00EC0845"/>
    <w:rsid w:val="00EC0B12"/>
    <w:rsid w:val="00EC1010"/>
    <w:rsid w:val="00EC2109"/>
    <w:rsid w:val="00EC24C7"/>
    <w:rsid w:val="00EC25C9"/>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7C"/>
    <w:rsid w:val="00F07E89"/>
    <w:rsid w:val="00F10CA9"/>
    <w:rsid w:val="00F10D25"/>
    <w:rsid w:val="00F10EB0"/>
    <w:rsid w:val="00F1143B"/>
    <w:rsid w:val="00F12F79"/>
    <w:rsid w:val="00F14A70"/>
    <w:rsid w:val="00F16918"/>
    <w:rsid w:val="00F17E84"/>
    <w:rsid w:val="00F2139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4C8"/>
    <w:rsid w:val="00F57B86"/>
    <w:rsid w:val="00F600B6"/>
    <w:rsid w:val="00F609B0"/>
    <w:rsid w:val="00F62AFF"/>
    <w:rsid w:val="00F62D86"/>
    <w:rsid w:val="00F636C7"/>
    <w:rsid w:val="00F64242"/>
    <w:rsid w:val="00F646C0"/>
    <w:rsid w:val="00F6485D"/>
    <w:rsid w:val="00F64BAE"/>
    <w:rsid w:val="00F64C20"/>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280A"/>
    <w:rsid w:val="00F83204"/>
    <w:rsid w:val="00F833BD"/>
    <w:rsid w:val="00F84AF4"/>
    <w:rsid w:val="00F850C6"/>
    <w:rsid w:val="00F851AB"/>
    <w:rsid w:val="00F8585A"/>
    <w:rsid w:val="00F85A27"/>
    <w:rsid w:val="00F864A7"/>
    <w:rsid w:val="00F86653"/>
    <w:rsid w:val="00F8717D"/>
    <w:rsid w:val="00F87FC4"/>
    <w:rsid w:val="00F9049B"/>
    <w:rsid w:val="00F917FC"/>
    <w:rsid w:val="00F918CE"/>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C41"/>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D0A5B"/>
    <w:rsid w:val="00FD0FAA"/>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408"/>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3320136"/>
        <c:axId val="2143317064"/>
      </c:barChart>
      <c:catAx>
        <c:axId val="2143320136"/>
        <c:scaling>
          <c:orientation val="minMax"/>
        </c:scaling>
        <c:delete val="0"/>
        <c:axPos val="b"/>
        <c:majorTickMark val="none"/>
        <c:minorTickMark val="none"/>
        <c:tickLblPos val="nextTo"/>
        <c:crossAx val="2143317064"/>
        <c:crosses val="autoZero"/>
        <c:auto val="1"/>
        <c:lblAlgn val="ctr"/>
        <c:lblOffset val="100"/>
        <c:noMultiLvlLbl val="0"/>
      </c:catAx>
      <c:valAx>
        <c:axId val="2143317064"/>
        <c:scaling>
          <c:orientation val="minMax"/>
        </c:scaling>
        <c:delete val="0"/>
        <c:axPos val="l"/>
        <c:numFmt formatCode="0.00" sourceLinked="1"/>
        <c:majorTickMark val="none"/>
        <c:minorTickMark val="none"/>
        <c:tickLblPos val="nextTo"/>
        <c:crossAx val="214332013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C8B9A58D-1AF4-D145-8CE2-88256D3C9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51</Pages>
  <Words>33774</Words>
  <Characters>192512</Characters>
  <Application>Microsoft Macintosh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2</cp:revision>
  <cp:lastPrinted>2016-03-08T08:21:00Z</cp:lastPrinted>
  <dcterms:created xsi:type="dcterms:W3CDTF">2016-03-08T08:21:00Z</dcterms:created>
  <dcterms:modified xsi:type="dcterms:W3CDTF">2018-03-1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7"&gt;&lt;session id="ysQqY5N4"/&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